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Raluca Laura Portase: 0000-0002-8985-4728</w:t>
      </w:r>
    </w:p>
    <w:p w14:paraId="0E55B7BF" w14:textId="68789F1A" w:rsidR="00FF30DF" w:rsidRPr="00823579" w:rsidRDefault="00FF30DF" w:rsidP="00FF30DF"/>
    <w:p w14:paraId="7E70DE33" w14:textId="2A4C61DB" w:rsidR="00FF30DF" w:rsidRPr="00823579" w:rsidRDefault="00FF30DF" w:rsidP="00FF30DF">
      <w:r w:rsidRPr="00823579">
        <w:rPr>
          <w:b/>
          <w:bCs/>
        </w:rPr>
        <w:t xml:space="preserve">Abstract: </w:t>
      </w:r>
      <w:r w:rsidR="001C0FF9" w:rsidRPr="00823579">
        <w:rPr>
          <w:b/>
          <w:bCs/>
        </w:rPr>
        <w:t>[</w:t>
      </w:r>
      <w:r w:rsidRPr="00823579">
        <w:t>TBWritten</w:t>
      </w:r>
      <w:r w:rsidR="001C0FF9" w:rsidRPr="00823579">
        <w:t>]</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5A976DFB" w:rsidR="007B78A8" w:rsidRPr="00823579" w:rsidRDefault="007B78A8" w:rsidP="007B78A8">
      <w:pPr>
        <w:spacing w:after="0"/>
      </w:pPr>
      <w:r w:rsidRPr="00823579">
        <w:t>Spikes sorting</w:t>
      </w:r>
      <w:r w:rsidR="003319BB" w:rsidRPr="00823579">
        <w:t xml:space="preserve"> </w:t>
      </w:r>
      <w:r w:rsidR="003319BB" w:rsidRPr="00823579">
        <w:fldChar w:fldCharType="begin"/>
      </w:r>
      <w:r w:rsidR="00073A78" w:rsidRPr="00823579">
        <w:instrText xml:space="preserve"> ADDIN ZOTERO_ITEM CSL_CITATION {"citationID":"kI0QIKvb","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rsidRPr="00823579">
        <w:fldChar w:fldCharType="separate"/>
      </w:r>
      <w:r w:rsidR="003319BB" w:rsidRPr="00823579">
        <w:t>(1)</w:t>
      </w:r>
      <w:r w:rsidR="003319BB" w:rsidRPr="00823579">
        <w:fldChar w:fldCharType="end"/>
      </w:r>
      <w:r w:rsidRPr="00823579">
        <w:t xml:space="preserve"> is the process of organizing </w:t>
      </w:r>
      <w:r w:rsidR="008A553B" w:rsidRPr="00823579">
        <w:t xml:space="preserve">the </w:t>
      </w:r>
      <w:r w:rsidR="0035005A" w:rsidRPr="00823579">
        <w:t xml:space="preserve">instances of </w:t>
      </w:r>
      <w:r w:rsidRPr="00823579">
        <w:t>activity</w:t>
      </w:r>
      <w:r w:rsidR="008A553B" w:rsidRPr="00823579">
        <w:t xml:space="preserve"> of neuron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activity of multiple neurons is captured by a recording electrode </w:t>
      </w:r>
      <w:r w:rsidR="00325B6F" w:rsidRPr="00823579">
        <w:fldChar w:fldCharType="begin"/>
      </w:r>
      <w:r w:rsidR="00073A78" w:rsidRPr="00823579">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C2510" w:rsidRPr="00823579">
        <w:t>(2)</w:t>
      </w:r>
      <w:r w:rsidR="00325B6F" w:rsidRPr="00823579">
        <w:fldChar w:fldCharType="end"/>
      </w:r>
      <w:r w:rsidR="00325B6F" w:rsidRPr="00823579">
        <w:t xml:space="preserve">. Therefore, the provenience of each spike is unknown during recording. Spike sorting is often referred to as analogous </w:t>
      </w:r>
      <w:r w:rsidR="00CC2510" w:rsidRPr="00823579">
        <w:fldChar w:fldCharType="begin"/>
      </w:r>
      <w:r w:rsidR="00073A78" w:rsidRPr="00823579">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C2510" w:rsidRPr="00823579">
        <w:t>(3)</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073A78" w:rsidRPr="00823579">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C2510" w:rsidRPr="00823579">
        <w:t>(4)</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similarly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3E2AB750" w:rsidR="004C4403" w:rsidRPr="00823579" w:rsidRDefault="00980915" w:rsidP="00980915">
      <w:pPr>
        <w:spacing w:after="0"/>
      </w:pPr>
      <w:r w:rsidRPr="00823579">
        <w:t xml:space="preserve">In its most traditional form, the spiking sorting process is separated into four consecutive steps </w:t>
      </w:r>
      <w:r w:rsidRPr="00823579">
        <w:fldChar w:fldCharType="begin"/>
      </w:r>
      <w:r w:rsidR="00073A78" w:rsidRPr="00823579">
        <w:instrText xml:space="preserve"> ADDIN ZOTERO_ITEM CSL_CITATION {"citationID":"J0VJiLMd","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823579">
        <w:fldChar w:fldCharType="separate"/>
      </w:r>
      <w:r w:rsidRPr="00823579">
        <w:t>(1)</w:t>
      </w:r>
      <w:r w:rsidRPr="00823579">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073A78" w:rsidRPr="00823579">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C3961" w:rsidRPr="00823579">
        <w:t>(5)</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Pr="00823579">
        <w:t xml:space="preserve">between </w:t>
      </w:r>
      <w:r w:rsidR="004C4403" w:rsidRPr="00823579">
        <w:t xml:space="preserve">the precise </w:t>
      </w:r>
      <w:r w:rsidR="007A5116" w:rsidRPr="00823579">
        <w:t xml:space="preserve">identification of spikes and the number of instances identified. In other words, the more spikes are identified the higher is the </w:t>
      </w:r>
      <w:r w:rsidR="007A5116" w:rsidRPr="00823579">
        <w:lastRenderedPageBreak/>
        <w:t xml:space="preserve">chance to include noise; however, as many spike as possible must be extracted. This study focuses on the last two steps of the pipeline, the feature extraction and the clustering. </w:t>
      </w:r>
      <w:r w:rsidR="00C56A4B" w:rsidRPr="00823579">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rsidRPr="00823579">
        <w:t>In this case, the most informative features represent the features that bestow the most separability between clusters</w:t>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2C7A7517" w:rsidR="007759B2" w:rsidRPr="00823579" w:rsidRDefault="00532CCA" w:rsidP="00FA0F61">
      <w:pPr>
        <w:spacing w:after="0"/>
      </w:pPr>
      <w:r w:rsidRPr="00823579">
        <w:t>The spike sorting pipeline has seen a number of iterations during the years, starting from a manual approach</w:t>
      </w:r>
      <w:r w:rsidR="00003CA4" w:rsidRPr="00823579">
        <w:t xml:space="preserve"> </w:t>
      </w:r>
      <w:r w:rsidR="00003CA4" w:rsidRPr="00823579">
        <w:fldChar w:fldCharType="begin"/>
      </w:r>
      <w:r w:rsidR="00624044" w:rsidRPr="00823579">
        <w:instrText xml:space="preserve"> ADDIN ZOTERO_ITEM CSL_CITATION {"citationID":"FlzLhMzz","properties":{"formattedCitation":"(6)","plainCitation":"(6)","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624044" w:rsidRPr="00823579">
        <w:t>(6)</w:t>
      </w:r>
      <w:r w:rsidR="00003CA4" w:rsidRPr="00823579">
        <w:fldChar w:fldCharType="end"/>
      </w:r>
      <w:r w:rsidRPr="00823579">
        <w:t xml:space="preserve"> where spikes were separated and assigned by a researcher based on simple charateristics such as am</w:t>
      </w:r>
      <w:r w:rsidR="000118D1" w:rsidRPr="00823579">
        <w:t>plitude</w:t>
      </w:r>
      <w:r w:rsidR="00B73B22" w:rsidRPr="00823579">
        <w:t xml:space="preserve"> and</w:t>
      </w:r>
      <w:r w:rsidR="000118D1" w:rsidRPr="00823579">
        <w:t xml:space="preserve"> width </w:t>
      </w:r>
      <w:r w:rsidR="000118D1" w:rsidRPr="00823579">
        <w:fldChar w:fldCharType="begin"/>
      </w:r>
      <w:r w:rsidR="00624044" w:rsidRPr="00823579">
        <w:instrText xml:space="preserve"> ADDIN ZOTERO_ITEM CSL_CITATION {"citationID":"v8pe5Rp4","properties":{"formattedCitation":"(7)","plainCitation":"(7)","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624044" w:rsidRPr="00823579">
        <w:t>(7)</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624044" w:rsidRPr="00823579">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624044" w:rsidRPr="00823579">
        <w:t>(8)</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624044" w:rsidRPr="00823579">
        <w:instrText xml:space="preserve"> ADDIN ZOTERO_ITEM CSL_CITATION {"citationID":"IXBUoJKI","properties":{"formattedCitation":"(9)","plainCitation":"(9)","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624044" w:rsidRPr="00823579">
        <w:t>(9)</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624044" w:rsidRPr="00823579">
        <w:instrText xml:space="preserve"> ADDIN ZOTERO_ITEM CSL_CITATION {"citationID":"nAVfSeB5","properties":{"formattedCitation":"(10)","plainCitation":"(10)","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624044" w:rsidRPr="00823579">
        <w:t>(10)</w:t>
      </w:r>
      <w:r w:rsidR="00003CA4" w:rsidRPr="00823579">
        <w:fldChar w:fldCharType="end"/>
      </w:r>
      <w:r w:rsidR="00003CA4" w:rsidRPr="00823579">
        <w:t xml:space="preserve">, the wavelet transform </w:t>
      </w:r>
      <w:r w:rsidR="00003CA4" w:rsidRPr="00823579">
        <w:fldChar w:fldCharType="begin"/>
      </w:r>
      <w:r w:rsidR="00624044" w:rsidRPr="00823579">
        <w:instrText xml:space="preserve"> ADDIN ZOTERO_ITEM CSL_CITATION {"citationID":"xdvOPIMo","properties":{"formattedCitation":"(11)","plainCitation":"(11)","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624044" w:rsidRPr="00823579">
        <w:t>(11)</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0EE49C41" w:rsidR="000118D1" w:rsidRPr="00823579" w:rsidRDefault="007759B2" w:rsidP="00FA0F61">
      <w:pPr>
        <w:spacing w:after="0"/>
      </w:pPr>
      <w:r w:rsidRPr="00823579">
        <w:t>Due</w:t>
      </w:r>
      <w:r w:rsidR="00532CCA" w:rsidRPr="00823579">
        <w:t xml:space="preserve"> to the recent advances in recording hardwar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624044" w:rsidRPr="00823579">
        <w:instrText xml:space="preserve"> ADDIN ZOTERO_ITEM CSL_CITATION {"citationID":"4mfnpbi9","properties":{"formattedCitation":"(12)","plainCitation":"(12)","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624044" w:rsidRPr="00823579">
        <w:t>(12)</w:t>
      </w:r>
      <w:r w:rsidR="00532CCA" w:rsidRPr="00823579">
        <w:fldChar w:fldCharType="end"/>
      </w:r>
      <w:r w:rsidR="00532CCA" w:rsidRPr="00823579">
        <w:t xml:space="preserve"> and now with the development of multi-array silicon probes </w:t>
      </w:r>
      <w:r w:rsidR="00532CCA" w:rsidRPr="00823579">
        <w:fldChar w:fldCharType="begin"/>
      </w:r>
      <w:r w:rsidR="00624044" w:rsidRPr="00823579">
        <w:instrText xml:space="preserve"> ADDIN ZOTERO_ITEM CSL_CITATION {"citationID":"aSN6lSOJ","properties":{"formattedCitation":"(13,14)","plainCitation":"(13,14)","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624044" w:rsidRPr="00823579">
        <w:t>(13,14)</w:t>
      </w:r>
      <w:r w:rsidR="00532CCA" w:rsidRPr="00823579">
        <w:fldChar w:fldCharType="end"/>
      </w:r>
      <w:r w:rsidR="00532CCA" w:rsidRPr="00823579">
        <w:t xml:space="preserve">, thousands of neurons can be captured in a single recording. </w:t>
      </w:r>
      <w:r w:rsidR="00982FA9" w:rsidRPr="0082357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330439E7"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624044" w:rsidRPr="00823579">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624044" w:rsidRPr="00823579">
        <w:t>(15)</w:t>
      </w:r>
      <w:r w:rsidRPr="00823579">
        <w:fldChar w:fldCharType="end"/>
      </w:r>
      <w:r w:rsidRPr="00823579">
        <w:t xml:space="preserve">, as it is usually applied to only a subset of the dataset. </w:t>
      </w:r>
      <w:r w:rsidR="006C2839" w:rsidRPr="00823579">
        <w:t xml:space="preserve">One such method that focuses on the Wavelet Transform for detection and template matching is M-Sorter </w:t>
      </w:r>
      <w:r w:rsidR="006C2839" w:rsidRPr="00823579">
        <w:fldChar w:fldCharType="begin"/>
      </w:r>
      <w:r w:rsidR="00624044" w:rsidRPr="00823579">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624044" w:rsidRPr="00823579">
        <w:t>(16)</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KiloSort </w:t>
      </w:r>
      <w:r w:rsidR="00DC2310" w:rsidRPr="00823579">
        <w:fldChar w:fldCharType="begin"/>
      </w:r>
      <w:r w:rsidR="00624044" w:rsidRPr="00823579">
        <w:instrText xml:space="preserve"> ADDIN ZOTERO_ITEM CSL_CITATION {"citationID":"cUFmtPLo","properties":{"formattedCitation":"(15,17)","plainCitation":"(15,1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624044" w:rsidRPr="00823579">
        <w:t>(15,17)</w:t>
      </w:r>
      <w:r w:rsidR="00DC2310" w:rsidRPr="00823579">
        <w:fldChar w:fldCharType="end"/>
      </w:r>
      <w:r w:rsidR="00456DBD" w:rsidRPr="00823579">
        <w:t xml:space="preserve">. </w:t>
      </w:r>
      <w:r w:rsidR="00A72470" w:rsidRPr="00823579">
        <w:t xml:space="preserve">Kilosort creates spike templates through mathematical models which are then used to initialize a modified K-Means. Computational efficiency is the main advantage of KiloSort, however it also allows the possibility of human intervention as a post-processing step. </w:t>
      </w:r>
    </w:p>
    <w:p w14:paraId="6D3842DA" w14:textId="77777777" w:rsidR="00FC667A" w:rsidRPr="00823579" w:rsidRDefault="00FC667A" w:rsidP="007B78A8">
      <w:pPr>
        <w:spacing w:after="0"/>
      </w:pPr>
    </w:p>
    <w:p w14:paraId="2EFA28EC" w14:textId="2FEBE924" w:rsidR="0083641E" w:rsidRPr="00823579" w:rsidRDefault="00FA0F61" w:rsidP="007B78A8">
      <w:pPr>
        <w:spacing w:after="0"/>
      </w:pPr>
      <w:bookmarkStart w:id="0" w:name="_Hlk197072018"/>
      <w:r w:rsidRPr="00823579">
        <w:t xml:space="preserve">In this work, we endevour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en standard </w:t>
      </w:r>
      <w:r w:rsidR="00982FA9" w:rsidRPr="00823579">
        <w:fldChar w:fldCharType="begin"/>
      </w:r>
      <w:r w:rsidR="00624044" w:rsidRPr="00823579">
        <w:instrText xml:space="preserve"> ADDIN ZOTERO_ITEM CSL_CITATION {"citationID":"ZQb6V8Ie","properties":{"formattedCitation":"(1,5,18,19)","plainCitation":"(1,5,18,19)","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qHd2DAm/PMoANAl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624044" w:rsidRPr="00823579">
        <w:t>(1,5,18,19)</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e </w:t>
      </w:r>
      <w:r w:rsidR="00982FA9" w:rsidRPr="00823579">
        <w:t>propose the use of deep clustering algorithms in the pursuit of identifying a more performant option for the spike sorting task.</w:t>
      </w:r>
      <w:r w:rsidRPr="00823579">
        <w:t xml:space="preserve">  </w:t>
      </w:r>
      <w:bookmarkEnd w:id="0"/>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1161D79A" w:rsidR="00284D80" w:rsidRPr="00823579" w:rsidRDefault="003C3961" w:rsidP="00284D80">
      <w:r w:rsidRPr="00823579">
        <w:t xml:space="preserve">Deep clustering algorithms </w:t>
      </w:r>
      <w:r w:rsidR="00A322CD" w:rsidRPr="00823579">
        <w:fldChar w:fldCharType="begin"/>
      </w:r>
      <w:r w:rsidR="00624044" w:rsidRPr="00823579">
        <w:instrText xml:space="preserve"> ADDIN ZOTERO_ITEM CSL_CITATION {"citationID":"1tAiVVSk","properties":{"formattedCitation":"(20)","plainCitation":"(20)","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rsidRPr="00823579">
        <w:fldChar w:fldCharType="separate"/>
      </w:r>
      <w:r w:rsidR="00624044" w:rsidRPr="00823579">
        <w:t>(20)</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624044" w:rsidRPr="00823579">
        <w:instrText xml:space="preserve"> ADDIN ZOTERO_ITEM CSL_CITATION {"citationID":"nE2qJQTp","properties":{"formattedCitation":"(21,22)","plainCitation":"(21,22)","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624044" w:rsidRPr="00823579">
        <w:t>(21,22)</w:t>
      </w:r>
      <w:r w:rsidRPr="00823579">
        <w:fldChar w:fldCharType="end"/>
      </w:r>
      <w:r w:rsidRPr="00823579">
        <w:t xml:space="preserve">. </w:t>
      </w:r>
      <w:r w:rsidR="000C0258" w:rsidRPr="00823579">
        <w:t xml:space="preserve">Traditionally, autoencoders are composed of two inter-linked parts: an encoder and a decoder. Their task is to compress the input data into a latent representation, usually lower-dimensional, and reconstruct the input data at the ouput. </w:t>
      </w:r>
      <w:r w:rsidR="006B5425" w:rsidRPr="00823579">
        <w:t xml:space="preserve">Autoencoders have been applied for many different applications such as feature extraction, dimensionality reducion,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624044" w:rsidRPr="00823579">
        <w:instrText xml:space="preserve"> ADDIN ZOTERO_ITEM CSL_CITATION {"citationID":"tdipSHPF","properties":{"formattedCitation":"(23\\uc0\\u8211{}25)","plainCitation":"(23–25)","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624044" w:rsidRPr="00823579">
        <w:t>(23–25)</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624044" w:rsidRPr="00823579">
        <w:instrText xml:space="preserve"> ADDIN ZOTERO_ITEM CSL_CITATION {"citationID":"u0WJxSEi","properties":{"formattedCitation":"(26)","plainCitation":"(2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624044" w:rsidRPr="00823579">
        <w:t>(26)</w:t>
      </w:r>
      <w:r w:rsidR="007A03DD" w:rsidRPr="00823579">
        <w:fldChar w:fldCharType="end"/>
      </w:r>
      <w:r w:rsidR="006B5425" w:rsidRPr="00823579">
        <w:t xml:space="preserve">.  </w:t>
      </w:r>
    </w:p>
    <w:p w14:paraId="1F1A3675" w14:textId="0FB07A08" w:rsidR="007A03DD" w:rsidRPr="00823579" w:rsidRDefault="007A03DD" w:rsidP="00284D80">
      <w:r w:rsidRPr="00823579">
        <w:t xml:space="preserve">Traditional clustering methods have been shown to struggle with high-dimensional complex data. Deep clustering algorithms have been proposed a solution for this issue and have been demonstrated to have a high performance on image datasets </w:t>
      </w:r>
      <w:r w:rsidRPr="00823579">
        <w:fldChar w:fldCharType="begin"/>
      </w:r>
      <w:r w:rsidR="00624044" w:rsidRPr="00823579">
        <w:instrText xml:space="preserve"> ADDIN ZOTERO_ITEM CSL_CITATION {"citationID":"XG40fcni","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27–34)</w:t>
      </w:r>
      <w:r w:rsidRPr="00823579">
        <w:fldChar w:fldCharType="end"/>
      </w:r>
      <w:r w:rsidRPr="00823579">
        <w:t xml:space="preserve">.  </w:t>
      </w:r>
      <w:r w:rsidR="00513C62" w:rsidRPr="00823579">
        <w:t xml:space="preserve">Most of these methods </w:t>
      </w:r>
      <w:r w:rsidR="00513C62" w:rsidRPr="00823579">
        <w:fldChar w:fldCharType="begin"/>
      </w:r>
      <w:r w:rsidR="00624044" w:rsidRPr="00823579">
        <w:instrText xml:space="preserve"> ADDIN ZOTERO_ITEM CSL_CITATION {"citationID":"rtOlVxhS","properties":{"formattedCitation":"(27,28,31,33,35,36)","plainCitation":"(27,28,31,33,35,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624044" w:rsidRPr="00823579">
        <w:t>(27,28,31,33,35,36)</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624044" w:rsidRPr="00823579">
        <w:instrText xml:space="preserve"> ADDIN ZOTERO_ITEM CSL_CITATION {"citationID":"DRkPLL14","properties":{"formattedCitation":"(29,30)","plainCitation":"(29,30)","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29,30)</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624044" w:rsidRPr="00823579">
        <w:instrText xml:space="preserve"> ADDIN ZOTERO_ITEM CSL_CITATION {"citationID":"MMEA89Jg","properties":{"formattedCitation":"(37)","plainCitation":"(37)","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624044" w:rsidRPr="00823579">
        <w:t>(37)</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624044" w:rsidRPr="00823579">
        <w:instrText xml:space="preserve"> ADDIN ZOTERO_ITEM CSL_CITATION {"citationID":"nyJXmvAY","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624044" w:rsidRPr="00823579">
        <w:t>(29)</w:t>
      </w:r>
      <w:r w:rsidR="0062314B" w:rsidRPr="00823579">
        <w:fldChar w:fldCharType="end"/>
      </w:r>
      <w:r w:rsidR="0062314B" w:rsidRPr="00823579">
        <w:t xml:space="preserve"> or as a postprocessing step of cluster merging </w:t>
      </w:r>
      <w:r w:rsidR="0062314B" w:rsidRPr="00823579">
        <w:fldChar w:fldCharType="begin"/>
      </w:r>
      <w:r w:rsidR="00624044" w:rsidRPr="00823579">
        <w:instrText xml:space="preserve"> ADDIN ZOTERO_ITEM CSL_CITATION {"citationID":"XYxEJUh4","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24044" w:rsidRPr="00823579">
        <w:t>(30)</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624044" w:rsidRPr="00823579">
        <w:instrText xml:space="preserve"> ADDIN ZOTERO_ITEM CSL_CITATION {"citationID":"WuGXN5u8","properties":{"formattedCitation":"(33)","plainCitation":"(33)","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624044" w:rsidRPr="00823579">
        <w:t>(33)</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624044" w:rsidRPr="00823579">
        <w:instrText xml:space="preserve"> ADDIN ZOTERO_ITEM CSL_CITATION {"citationID":"XgSQ2XAA","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624044" w:rsidRPr="00823579">
        <w:t>(38)</w:t>
      </w:r>
      <w:r w:rsidR="009D2F13" w:rsidRPr="00823579">
        <w:fldChar w:fldCharType="end"/>
      </w:r>
      <w:r w:rsidR="009D2F13" w:rsidRPr="00823579">
        <w:t xml:space="preserve"> is taken, the autoencoder beings by creating a low-dimensional representation of the input which is 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F6614E2" w:rsidR="00284D80" w:rsidRPr="00823579" w:rsidRDefault="00284D80" w:rsidP="00284D80">
      <w:pPr>
        <w:pStyle w:val="Heading2"/>
        <w:rPr>
          <w:rFonts w:cs="Times New Roman"/>
        </w:rPr>
      </w:pPr>
      <w:r w:rsidRPr="00823579">
        <w:rPr>
          <w:rStyle w:val="Heading2Char"/>
          <w:rFonts w:cs="Times New Roman"/>
        </w:rPr>
        <w:t xml:space="preserve">The challenges of spike sorting </w:t>
      </w:r>
      <w:r w:rsidRPr="00823579">
        <w:rPr>
          <w:rFonts w:cs="Times New Roman"/>
        </w:rPr>
        <w:t>[TBRewritten]</w:t>
      </w:r>
    </w:p>
    <w:p w14:paraId="126BD0F6" w14:textId="442B5DC8"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624044" w:rsidRPr="00823579">
        <w:instrText xml:space="preserve"> ADDIN ZOTERO_ITEM CSL_CITATION {"citationID":"9LgWir6L","properties":{"formattedCitation":"(39)","plainCitation":"(39)","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624044" w:rsidRPr="00823579">
        <w:t>(39)</w:t>
      </w:r>
      <w:r w:rsidR="002A6911" w:rsidRPr="00823579">
        <w:fldChar w:fldCharType="end"/>
      </w:r>
      <w:r w:rsidR="002A6911" w:rsidRPr="00823579">
        <w:t xml:space="preserve"> </w:t>
      </w:r>
      <w:r w:rsidR="002A6911" w:rsidRPr="00823579">
        <w:fldChar w:fldCharType="begin"/>
      </w:r>
      <w:r w:rsidR="00624044" w:rsidRPr="00823579">
        <w:instrText xml:space="preserve"> ADDIN ZOTERO_ITEM CSL_CITATION {"citationID":"gDYteSQG","properties":{"formattedCitation":"(40)","plainCitation":"(40)","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823579">
        <w:fldChar w:fldCharType="separate"/>
      </w:r>
      <w:r w:rsidR="00624044" w:rsidRPr="00823579">
        <w:t>(40)</w:t>
      </w:r>
      <w:r w:rsidR="002A6911" w:rsidRPr="00823579">
        <w:fldChar w:fldCharType="end"/>
      </w:r>
      <w:r w:rsidR="005472E3" w:rsidRPr="00823579">
        <w:t xml:space="preserve">. </w:t>
      </w:r>
      <w:r w:rsidR="002A6911" w:rsidRPr="00823579">
        <w:t>Within the finite frame of a recording, different firing rates results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deciding. </w:t>
      </w:r>
      <w:r w:rsidR="005260E4" w:rsidRPr="00823579">
        <w:t xml:space="preserve">Besides noise, the shape of spikes can be disrupted by phenomena such as electrode drift </w:t>
      </w:r>
      <w:r w:rsidR="005260E4" w:rsidRPr="00823579">
        <w:fldChar w:fldCharType="begin"/>
      </w:r>
      <w:r w:rsidR="00624044" w:rsidRPr="00823579">
        <w:instrText xml:space="preserve"> ADDIN ZOTERO_ITEM CSL_CITATION {"citationID":"tgtsBf4B","properties":{"formattedCitation":"(14)","plainCitation":"(1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624044" w:rsidRPr="00823579">
        <w:t>(14)</w:t>
      </w:r>
      <w:r w:rsidR="005260E4" w:rsidRPr="00823579">
        <w:fldChar w:fldCharType="end"/>
      </w:r>
      <w:r w:rsidR="005260E4" w:rsidRPr="00823579">
        <w:t xml:space="preserve">. These can lead to more similar spike shapes which result in overlapping clusters. </w:t>
      </w:r>
      <w:r w:rsidR="005472E3" w:rsidRPr="00823579">
        <w:t xml:space="preserve">Finally, the time scale of neuronal activity is of milliseconds, implying that even a brief recording will generate a high volume of data </w:t>
      </w:r>
      <w:r w:rsidR="005472E3" w:rsidRPr="00823579">
        <w:fldChar w:fldCharType="begin"/>
      </w:r>
      <w:r w:rsidR="00624044" w:rsidRPr="00823579">
        <w:instrText xml:space="preserve"> ADDIN ZOTERO_ITEM CSL_CITATION {"citationID":"84OEPtpq","properties":{"formattedCitation":"(41)","plainCitation":"(41)","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624044" w:rsidRPr="00823579">
        <w:t>(41)</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073A78" w:rsidRPr="00823579">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477C9D" w:rsidRPr="00823579">
        <w:t>(5)</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472D2C60" w:rsidR="00481E03" w:rsidRPr="00823579" w:rsidRDefault="00481E03" w:rsidP="003406BD">
      <w:pPr>
        <w:spacing w:after="0"/>
      </w:pPr>
      <w:r w:rsidRPr="00823579">
        <w:lastRenderedPageBreak/>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representatino that is invariant to noise </w:t>
      </w:r>
      <w:r w:rsidR="001725E3" w:rsidRPr="00823579">
        <w:fldChar w:fldCharType="begin"/>
      </w:r>
      <w:r w:rsidR="00624044" w:rsidRPr="00823579">
        <w:instrText xml:space="preserve"> ADDIN ZOTERO_ITEM CSL_CITATION {"citationID":"Ogi5wWCT","properties":{"formattedCitation":"(21)","plainCitation":"(21)","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624044" w:rsidRPr="00823579">
        <w:t>(21)</w:t>
      </w:r>
      <w:r w:rsidR="001725E3" w:rsidRPr="00823579">
        <w:fldChar w:fldCharType="end"/>
      </w:r>
      <w:r w:rsidR="001725E3" w:rsidRPr="00823579">
        <w:t xml:space="preserve">. Autoencoders have seen previous use in spike sorting </w:t>
      </w:r>
      <w:r w:rsidR="001725E3" w:rsidRPr="00823579">
        <w:fldChar w:fldCharType="begin"/>
      </w:r>
      <w:r w:rsidR="00624044" w:rsidRPr="00823579">
        <w:instrText xml:space="preserve"> ADDIN ZOTERO_ITEM CSL_CITATION {"citationID":"BH9HdbYQ","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624044" w:rsidRPr="00823579">
        <w:t>(26,42)</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624044" w:rsidRPr="00823579">
        <w:instrText xml:space="preserve"> ADDIN ZOTERO_ITEM CSL_CITATION {"citationID":"GhidZUpW","properties":{"formattedCitation":"(43)","plainCitation":"(43)","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624044" w:rsidRPr="00823579">
        <w:t>(43)</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5E7A1B38"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ection 2 presents</w:t>
      </w:r>
      <w:r w:rsidR="00B450CA" w:rsidRPr="00823579">
        <w:t xml:space="preserve"> </w:t>
      </w:r>
      <w:r w:rsidRPr="00823579">
        <w:t xml:space="preserve">of </w:t>
      </w:r>
      <w:r w:rsidR="00B450CA" w:rsidRPr="00823579">
        <w:t>traditional</w:t>
      </w:r>
      <w:r w:rsidRPr="00823579">
        <w:t xml:space="preserve"> feature extraction methods</w:t>
      </w:r>
      <w:r w:rsidR="00B450CA" w:rsidRPr="00823579">
        <w:t>, clustering methods</w:t>
      </w:r>
      <w:r w:rsidR="00D37EC9" w:rsidRPr="00823579">
        <w:t xml:space="preserve"> and performance metrics metrics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2E813839"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In spike sorting, for computational reasons, feature extraction attempts to reduce the dimensionality of the original feature space while retaining the information that allows for the discrimination of spikes from different neurons. This implies creating features that are invariant to the noise that differentiates the spikes produced by the same neuron. Techniques for feature extraction methods can be categorized by multiple attributes such as linearity</w:t>
      </w:r>
      <w:r w:rsidR="00827DB5" w:rsidRPr="00823579">
        <w:t xml:space="preserve">, thus PCA is a linear convex algorithm while ICA is a linear non-convex approach. </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0AE52ACE"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624044" w:rsidRPr="00823579">
        <w:instrText xml:space="preserve"> ADDIN ZOTERO_ITEM CSL_CITATION {"citationID":"BgvYsA5o","properties":{"formattedCitation":"(44)","plainCitation":"(44)","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624044" w:rsidRPr="00823579">
        <w:t>(44)</w:t>
      </w:r>
      <w:r w:rsidRPr="00823579">
        <w:fldChar w:fldCharType="end"/>
      </w:r>
      <w:r w:rsidRPr="00823579">
        <w:t xml:space="preserve">, is the </w:t>
      </w:r>
      <w:r w:rsidR="00284D80" w:rsidRPr="00823579">
        <w:t xml:space="preserve">Principal Component Analysis (PCA) </w:t>
      </w:r>
      <w:r w:rsidR="00284D80" w:rsidRPr="00823579">
        <w:fldChar w:fldCharType="begin"/>
      </w:r>
      <w:r w:rsidR="00624044" w:rsidRPr="00823579">
        <w:instrText xml:space="preserve"> ADDIN ZOTERO_ITEM CSL_CITATION {"citationID":"AcSXLI4b","properties":{"formattedCitation":"(45)","plainCitation":"(45)","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624044" w:rsidRPr="00823579">
        <w:t>(45)</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F5322B" w:rsidRPr="00823579">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and it is still is used in modern spike sorting pipelines </w:t>
      </w:r>
      <w:r w:rsidR="00F5322B" w:rsidRPr="00823579">
        <w:fldChar w:fldCharType="begin"/>
      </w:r>
      <w:r w:rsidR="00624044" w:rsidRPr="00823579">
        <w:instrText xml:space="preserve"> ADDIN ZOTERO_ITEM CSL_CITATION {"citationID":"R4OYvWqu","properties":{"formattedCitation":"(46)","plainCitation":"(46)","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624044" w:rsidRPr="00823579">
        <w:t>(46)</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624044" w:rsidRPr="00823579">
        <w:instrText xml:space="preserve"> ADDIN ZOTERO_ITEM CSL_CITATION {"citationID":"DREtoOgq","properties":{"formattedCitation":"(47)","plainCitation":"(47)","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624044" w:rsidRPr="00823579">
        <w:t>(47)</w:t>
      </w:r>
      <w:r w:rsidR="00F5322B" w:rsidRPr="00823579">
        <w:fldChar w:fldCharType="end"/>
      </w:r>
      <w:r w:rsidR="00F5322B" w:rsidRPr="00823579">
        <w:t xml:space="preserve"> </w:t>
      </w:r>
      <w:r w:rsidR="00F5322B" w:rsidRPr="00823579">
        <w:fldChar w:fldCharType="begin"/>
      </w:r>
      <w:r w:rsidR="00624044" w:rsidRPr="00823579">
        <w:instrText xml:space="preserve"> ADDIN ZOTERO_ITEM CSL_CITATION {"citationID":"8GU3GJjY","properties":{"formattedCitation":"(48)","plainCitation":"(48)","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rsidRPr="00823579">
        <w:fldChar w:fldCharType="separate"/>
      </w:r>
      <w:r w:rsidR="00624044" w:rsidRPr="00823579">
        <w:t>(48)</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F5322B" w:rsidRPr="00823579">
        <w:instrText xml:space="preserve"> ADDIN ZOTERO_ITEM CSL_CITATION {"citationID":"MgDtBMSz","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F5322B" w:rsidRPr="00823579">
        <w:t>(1)</w:t>
      </w:r>
      <w:r w:rsidR="00F5322B" w:rsidRPr="00823579">
        <w:fldChar w:fldCharType="end"/>
      </w:r>
      <w:r w:rsidR="00F5322B" w:rsidRPr="00823579">
        <w:t xml:space="preserve"> </w:t>
      </w:r>
      <w:r w:rsidR="00F5322B" w:rsidRPr="00823579">
        <w:fldChar w:fldCharType="begin"/>
      </w:r>
      <w:r w:rsidR="00F5322B" w:rsidRPr="00823579">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F5322B" w:rsidRPr="00823579">
        <w:t>(5)</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6AD43C19" w:rsidR="00284D80" w:rsidRPr="00823579" w:rsidRDefault="00284D80" w:rsidP="00284D80">
      <w:pPr>
        <w:spacing w:after="0"/>
      </w:pPr>
      <w:r w:rsidRPr="00823579">
        <w:lastRenderedPageBreak/>
        <w:t xml:space="preserve">Independent Component Analysis (ICA) </w:t>
      </w:r>
      <w:r w:rsidRPr="00823579">
        <w:fldChar w:fldCharType="begin"/>
      </w:r>
      <w:r w:rsidR="00624044" w:rsidRPr="00823579">
        <w:instrText xml:space="preserve"> ADDIN ZOTERO_ITEM CSL_CITATION {"citationID":"fhLewlpC","properties":{"formattedCitation":"(49)","plainCitation":"(49)","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624044" w:rsidRPr="00823579">
        <w:t>(49)</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624044" w:rsidRPr="00823579">
        <w:instrText xml:space="preserve"> ADDIN ZOTERO_ITEM CSL_CITATION {"citationID":"VBsLImrj","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624044" w:rsidRPr="00823579">
        <w:t>(50)</w:t>
      </w:r>
      <w:r w:rsidR="00F5322B" w:rsidRPr="00823579">
        <w:fldChar w:fldCharType="end"/>
      </w:r>
      <w:r w:rsidR="00F5322B" w:rsidRPr="00823579">
        <w:t xml:space="preserve"> </w:t>
      </w:r>
      <w:r w:rsidR="00F5322B" w:rsidRPr="00823579">
        <w:fldChar w:fldCharType="begin"/>
      </w:r>
      <w:r w:rsidR="00624044" w:rsidRPr="00823579">
        <w:instrText xml:space="preserve"> ADDIN ZOTERO_ITEM CSL_CITATION {"citationID":"nRMCMSHJ","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rsidRPr="00823579">
        <w:fldChar w:fldCharType="separate"/>
      </w:r>
      <w:r w:rsidR="00624044" w:rsidRPr="00823579">
        <w:t>(51)</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624044" w:rsidRPr="00823579">
        <w:instrText xml:space="preserve"> ADDIN ZOTERO_ITEM CSL_CITATION {"citationID":"HnCFSrzM","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624044" w:rsidRPr="00823579">
        <w:t>(50)</w:t>
      </w:r>
      <w:r w:rsidRPr="00823579">
        <w:fldChar w:fldCharType="end"/>
      </w:r>
      <w:r w:rsidRPr="00823579">
        <w:t xml:space="preserve"> </w:t>
      </w:r>
      <w:r w:rsidRPr="00823579">
        <w:fldChar w:fldCharType="begin"/>
      </w:r>
      <w:r w:rsidR="00624044" w:rsidRPr="00823579">
        <w:instrText xml:space="preserve"> ADDIN ZOTERO_ITEM CSL_CITATION {"citationID":"l2N0FA4Q","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Pr="00823579">
        <w:fldChar w:fldCharType="separate"/>
      </w:r>
      <w:r w:rsidR="00624044" w:rsidRPr="00823579">
        <w:t>(51)</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193F2BCC" w:rsidR="00086CD5" w:rsidRPr="00823579" w:rsidRDefault="00284D80" w:rsidP="00284D80">
      <w:pPr>
        <w:spacing w:after="0"/>
      </w:pPr>
      <w:r w:rsidRPr="00823579">
        <w:t xml:space="preserve">Isomap </w:t>
      </w:r>
      <w:r w:rsidRPr="00823579">
        <w:fldChar w:fldCharType="begin"/>
      </w:r>
      <w:r w:rsidR="00624044" w:rsidRPr="00823579">
        <w:instrText xml:space="preserve"> ADDIN ZOTERO_ITEM CSL_CITATION {"citationID":"xsyRCdps","properties":{"formattedCitation":"(52)","plainCitation":"(52)","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624044" w:rsidRPr="00823579">
        <w:t>(52)</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It fits into the non-linear category of feature extraction methods and it has a manifold approach. Isomap builds a graph where nodes are linked to their nearest neighbors and it approximates the geodesic distance (shortest paths in this graph)</w:t>
      </w:r>
      <w:r w:rsidR="00624044" w:rsidRPr="00823579">
        <w:t xml:space="preserve"> which are then scald using MDS </w:t>
      </w:r>
      <w:r w:rsidR="00DA4B79" w:rsidRPr="00823579">
        <w:fldChar w:fldCharType="begin"/>
      </w:r>
      <w:r w:rsidR="00D7059D" w:rsidRPr="00823579">
        <w:instrText xml:space="preserve"> ADDIN ZOTERO_ITEM CSL_CITATION {"citationID":"SwpZeB0x","properties":{"formattedCitation":"(53)","plainCitation":"(53)","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D7059D" w:rsidRPr="00823579">
        <w:t>(53)</w:t>
      </w:r>
      <w:r w:rsidR="00DA4B79" w:rsidRPr="00823579">
        <w:fldChar w:fldCharType="end"/>
      </w:r>
      <w:r w:rsidR="00086CD5" w:rsidRPr="00823579">
        <w:t xml:space="preserve">. By preserving the geodesic distances among data points, Isomap captures the intrinsic relationships in the high-dimensional space. </w:t>
      </w:r>
    </w:p>
    <w:p w14:paraId="4E2C36F3" w14:textId="3F389267" w:rsidR="00284D80" w:rsidRPr="00823579" w:rsidRDefault="00284D8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5FDC7B44" w:rsidR="003B10E0" w:rsidRPr="00823579" w:rsidRDefault="008C7504" w:rsidP="000F5AF6">
      <w:r w:rsidRPr="00823579">
        <w:t xml:space="preserve">K-Means </w:t>
      </w:r>
      <w:r w:rsidRPr="00823579">
        <w:fldChar w:fldCharType="begin"/>
      </w:r>
      <w:r w:rsidR="00D7059D" w:rsidRPr="00823579">
        <w:instrText xml:space="preserve"> ADDIN ZOTERO_ITEM CSL_CITATION {"citationID":"Tuadvt1a","properties":{"formattedCitation":"(54)","plainCitation":"(54)","noteIndex":0},"citationItems":[{"id":"4qHd2DAm/Ks2trD2i","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D7059D" w:rsidRPr="00823579">
        <w:t>(54)</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D7059D" w:rsidRPr="00823579">
        <w:instrText xml:space="preserve"> ADDIN ZOTERO_ITEM CSL_CITATION {"citationID":"jf8wxnzc","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D7059D" w:rsidRPr="00823579">
        <w:instrText xml:space="preserve"> ADDIN ZOTERO_ITEM CSL_CITATION {"citationID":"2hf6KwrT","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5,56)</w:t>
      </w:r>
      <w:r w:rsidR="003B10E0" w:rsidRPr="00823579">
        <w:fldChar w:fldCharType="end"/>
      </w:r>
      <w:r w:rsidR="003B10E0" w:rsidRPr="00823579">
        <w:t xml:space="preserve"> and even newly developed pipelines make use of it </w:t>
      </w:r>
      <w:r w:rsidR="003B10E0" w:rsidRPr="00823579">
        <w:fldChar w:fldCharType="begin"/>
      </w:r>
      <w:r w:rsidR="00D7059D" w:rsidRPr="00823579">
        <w:instrText xml:space="preserve"> ADDIN ZOTERO_ITEM CSL_CITATION {"citationID":"dzjo5Cul","properties":{"formattedCitation":"(15,57)","plainCitation":"(15,57)","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D7059D" w:rsidRPr="00823579">
        <w:t>(15,57)</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D7059D" w:rsidRPr="00823579">
        <w:instrText xml:space="preserve"> ADDIN ZOTERO_ITEM CSL_CITATION {"citationID":"CjoqKlS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D7059D" w:rsidRPr="00823579">
        <w:t>(56)</w:t>
      </w:r>
      <w:r w:rsidR="003B10E0" w:rsidRPr="00823579">
        <w:fldChar w:fldCharType="end"/>
      </w:r>
      <w:r w:rsidR="003B10E0" w:rsidRPr="00823579">
        <w:t xml:space="preserve"> clustering algorithms in a comprehensive analysis of clustering algorithms. </w:t>
      </w:r>
    </w:p>
    <w:p w14:paraId="47D1BB47" w14:textId="5D13FE7D" w:rsidR="00D7059D" w:rsidRPr="00823579" w:rsidRDefault="00D7059D" w:rsidP="009C63CB">
      <w:r w:rsidRPr="00823579">
        <w:t xml:space="preserve">Density-Based Spatial Clustering of Applications with Noise </w:t>
      </w:r>
      <w:r w:rsidRPr="00823579">
        <w:fldChar w:fldCharType="begin"/>
      </w:r>
      <w:r w:rsidRPr="00823579">
        <w:instrText xml:space="preserve"> ADDIN ZOTERO_ITEM CSL_CITATION {"citationID":"Gz4rn3HQ","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better known as DBSCAN, is a density-based approach that also seen use in the domain of spike sorting </w:t>
      </w:r>
      <w:r w:rsidRPr="00823579">
        <w:fldChar w:fldCharType="begin"/>
      </w:r>
      <w:r w:rsidR="00F36532" w:rsidRPr="00823579">
        <w:instrText xml:space="preserve"> ADDIN ZOTERO_ITEM CSL_CITATION {"citationID":"eVc1x4D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Pr="00823579">
        <w:fldChar w:fldCharType="separate"/>
      </w:r>
      <w:r w:rsidR="00F36532" w:rsidRPr="00823579">
        <w:t>(56)</w:t>
      </w:r>
      <w:r w:rsidRPr="00823579">
        <w:fldChar w:fldCharType="end"/>
      </w:r>
      <w:r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shape and it mostly deterministic (excluding border points). </w:t>
      </w:r>
      <w:r w:rsidR="00E6134A" w:rsidRPr="00823579">
        <w:t xml:space="preserve">However, DBSCAN has issues in dealing with datasets that contain imbalanced clusters. </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0CF43550" w:rsidR="009C63CB" w:rsidRPr="00823579" w:rsidRDefault="00180CD3" w:rsidP="000F5AF6">
      <w:r w:rsidRPr="00823579">
        <w:t xml:space="preserve">Traditional clustering algorithms struggle with complex data structures. </w:t>
      </w:r>
      <w:r w:rsidR="00F74AE0" w:rsidRPr="00823579">
        <w:t>Deep clustering techniques combine representation learning with clustering objectives to enhance perfor</w:t>
      </w:r>
      <w:r w:rsidRPr="00823579">
        <w:t>mance, often using autoencoders</w:t>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624044" w:rsidRPr="00823579">
        <w:instrText xml:space="preserve"> ADDIN ZOTERO_ITEM CSL_CITATION {"citationID":"R3gNpYbZ","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624044" w:rsidRPr="00823579">
        <w:t>(27–34)</w:t>
      </w:r>
      <w:r w:rsidR="00323BB1" w:rsidRPr="00823579">
        <w:fldChar w:fldCharType="end"/>
      </w:r>
      <w:r w:rsidRPr="00823579">
        <w:t xml:space="preserve">, </w:t>
      </w:r>
      <w:r w:rsidRPr="00823579">
        <w:lastRenderedPageBreak/>
        <w:t xml:space="preserve">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clustpy </w:t>
      </w:r>
      <w:r w:rsidR="00A942E2" w:rsidRPr="00823579">
        <w:fldChar w:fldCharType="begin"/>
      </w:r>
      <w:r w:rsidR="00D7059D" w:rsidRPr="00823579">
        <w:instrText xml:space="preserve"> ADDIN ZOTERO_ITEM CSL_CITATION {"citationID":"7NZrGlck","properties":{"formattedCitation":"(59)","plainCitation":"(59)","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D7059D" w:rsidRPr="00823579">
        <w:t>(59)</w:t>
      </w:r>
      <w:r w:rsidR="00A942E2" w:rsidRPr="00823579">
        <w:fldChar w:fldCharType="end"/>
      </w:r>
      <w:r w:rsidR="00A942E2" w:rsidRPr="00823579">
        <w:t xml:space="preserve">, with some modifications to improve performance. </w:t>
      </w:r>
    </w:p>
    <w:p w14:paraId="1732E5DA" w14:textId="00C9C23F" w:rsidR="000F5AF6" w:rsidRPr="00823579" w:rsidRDefault="000F5AF6" w:rsidP="000F5AF6">
      <w:r w:rsidRPr="00823579">
        <w:br/>
        <w:t xml:space="preserve">ACeDeC </w:t>
      </w:r>
      <w:r w:rsidRPr="00823579">
        <w:fldChar w:fldCharType="begin"/>
      </w:r>
      <w:r w:rsidR="00624044" w:rsidRPr="00823579">
        <w:instrText xml:space="preserve"> ADDIN ZOTERO_ITEM CSL_CITATION {"citationID":"bb4Av6Ai","properties":{"formattedCitation":"(31)","plainCitation":"(31)","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624044" w:rsidRPr="00823579">
        <w:t>(31)</w:t>
      </w:r>
      <w:r w:rsidRPr="00823579">
        <w:fldChar w:fldCharType="end"/>
      </w:r>
      <w:r w:rsidR="002734B3" w:rsidRPr="00823579">
        <w:t>, introduced in</w:t>
      </w:r>
      <w:r w:rsidRPr="00823579">
        <w:t xml:space="preserve"> 2021</w:t>
      </w:r>
      <w:r w:rsidR="00F74AE0" w:rsidRPr="00823579">
        <w:t>, is a deep clustering approach that separates the latent representation into distinct spaces: a clustering space for cluster-specific information and a shared space for general data variation. ACeDeC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ACeDeC enables the learning of detailed reconstructions and cluster-specific abstractions and it</w:t>
      </w:r>
      <w:r w:rsidR="00852F22" w:rsidRPr="00823579">
        <w:t xml:space="preserve"> improves clustering performance</w:t>
      </w:r>
      <w:r w:rsidR="00F74AE0" w:rsidRPr="00823579">
        <w:t>. Experiments on various datasets demonstrate ACeDeC's superior performance compared to existing methods</w:t>
      </w:r>
      <w:r w:rsidR="00E552AA" w:rsidRPr="00823579">
        <w:t xml:space="preserve">, even DCN </w:t>
      </w:r>
      <w:r w:rsidR="00176C5F" w:rsidRPr="00823579">
        <w:fldChar w:fldCharType="begin"/>
      </w:r>
      <w:r w:rsidR="00624044" w:rsidRPr="00823579">
        <w:instrText xml:space="preserve"> ADDIN ZOTERO_ITEM CSL_CITATION {"citationID":"dAwKzs0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624044" w:rsidRPr="00823579">
        <w:t>(35)</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6FDE8393" w:rsidR="000F5AF6" w:rsidRPr="00823579" w:rsidRDefault="000F5AF6" w:rsidP="000F5AF6">
      <w:r w:rsidRPr="00823579">
        <w:t xml:space="preserve">AEC </w:t>
      </w:r>
      <w:r w:rsidRPr="00823579">
        <w:fldChar w:fldCharType="begin"/>
      </w:r>
      <w:r w:rsidR="00624044" w:rsidRPr="00823579">
        <w:instrText xml:space="preserve"> ADDIN ZOTERO_ITEM CSL_CITATION {"citationID":"Rr3GIZmc","properties":{"formattedCitation":"(32)","plainCitation":"(32)","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624044" w:rsidRPr="00823579">
        <w:t>(32)</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1A3A97D0" w:rsidR="000F5AF6" w:rsidRPr="00823579" w:rsidRDefault="000F5AF6" w:rsidP="000F5AF6">
      <w:r w:rsidRPr="00823579">
        <w:t xml:space="preserve">DCN </w:t>
      </w:r>
      <w:r w:rsidRPr="00823579">
        <w:fldChar w:fldCharType="begin"/>
      </w:r>
      <w:r w:rsidR="00624044" w:rsidRPr="00823579">
        <w:instrText xml:space="preserve"> ADDIN ZOTERO_ITEM CSL_CITATION {"citationID":"LRFj5FP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624044" w:rsidRPr="00823579">
        <w:t>(35)</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optimising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D7059D" w:rsidRPr="00823579">
        <w:instrText xml:space="preserve"> ADDIN ZOTERO_ITEM CSL_CITATION {"citationID":"syhBYt5z","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D7059D" w:rsidRPr="00823579">
        <w:t>(60)</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D7059D" w:rsidRPr="00823579">
        <w:instrText xml:space="preserve"> ADDIN ZOTERO_ITEM CSL_CITATION {"citationID":"S8qBP06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D7059D" w:rsidRPr="00823579">
        <w:t>(61)</w:t>
      </w:r>
      <w:r w:rsidR="00C67199" w:rsidRPr="00823579">
        <w:fldChar w:fldCharType="end"/>
      </w:r>
      <w:r w:rsidR="00C67199" w:rsidRPr="00823579">
        <w:t xml:space="preserve"> and simpler approaches that used an autoencoder to reduce dimensionality and a clustering algorithm such as K-Means.</w:t>
      </w:r>
    </w:p>
    <w:p w14:paraId="1FDDEF28" w14:textId="0E1551AE" w:rsidR="00B84BF0" w:rsidRPr="00823579" w:rsidRDefault="000F5AF6" w:rsidP="00B84BF0">
      <w:r w:rsidRPr="00823579">
        <w:t xml:space="preserve">DDC </w:t>
      </w:r>
      <w:r w:rsidRPr="00823579">
        <w:fldChar w:fldCharType="begin"/>
      </w:r>
      <w:r w:rsidR="00624044" w:rsidRPr="00823579">
        <w:instrText xml:space="preserve"> ADDIN ZOTERO_ITEM CSL_CITATION {"citationID":"1hespaJb","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624044" w:rsidRPr="00823579">
        <w:t>(38)</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w:t>
      </w:r>
      <w:r w:rsidR="00176C5F" w:rsidRPr="00823579">
        <w:lastRenderedPageBreak/>
        <w:t xml:space="preserve">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D7059D" w:rsidRPr="00823579">
        <w:instrText xml:space="preserve"> ADDIN ZOTERO_ITEM CSL_CITATION {"citationID":"a7MsDhBA","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D7059D" w:rsidRPr="00823579">
        <w:t>(61)</w:t>
      </w:r>
      <w:r w:rsidR="00176C5F" w:rsidRPr="00823579">
        <w:fldChar w:fldCharType="end"/>
      </w:r>
      <w:r w:rsidR="00176C5F" w:rsidRPr="00823579">
        <w:t xml:space="preserve">, IDEC </w:t>
      </w:r>
      <w:r w:rsidR="00176C5F" w:rsidRPr="00823579">
        <w:fldChar w:fldCharType="begin"/>
      </w:r>
      <w:r w:rsidR="00624044" w:rsidRPr="00823579">
        <w:instrText xml:space="preserve"> ADDIN ZOTERO_ITEM CSL_CITATION {"citationID":"p4pjYY6r","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624044" w:rsidRPr="00823579">
        <w:t>(28)</w:t>
      </w:r>
      <w:r w:rsidR="00176C5F" w:rsidRPr="00823579">
        <w:fldChar w:fldCharType="end"/>
      </w:r>
      <w:r w:rsidR="00176C5F" w:rsidRPr="00823579">
        <w:t xml:space="preserve">, DKM </w:t>
      </w:r>
      <w:r w:rsidR="00176C5F" w:rsidRPr="00823579">
        <w:fldChar w:fldCharType="begin"/>
      </w:r>
      <w:r w:rsidR="00624044" w:rsidRPr="00823579">
        <w:instrText xml:space="preserve"> ADDIN ZOTERO_ITEM CSL_CITATION {"citationID":"eWJTf0n2","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624044" w:rsidRPr="00823579">
        <w:t>(27)</w:t>
      </w:r>
      <w:r w:rsidR="00176C5F" w:rsidRPr="00823579">
        <w:fldChar w:fldCharType="end"/>
      </w:r>
      <w:r w:rsidR="00176C5F" w:rsidRPr="00823579">
        <w:t xml:space="preserve"> and VaDE </w:t>
      </w:r>
      <w:r w:rsidR="00176C5F" w:rsidRPr="00823579">
        <w:fldChar w:fldCharType="begin"/>
      </w:r>
      <w:r w:rsidR="00D7059D" w:rsidRPr="00823579">
        <w:instrText xml:space="preserve"> ADDIN ZOTERO_ITEM CSL_CITATION {"citationID":"JO3LefHO","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D7059D" w:rsidRPr="00823579">
        <w:t>(62)</w:t>
      </w:r>
      <w:r w:rsidR="00176C5F" w:rsidRPr="00823579">
        <w:fldChar w:fldCharType="end"/>
      </w:r>
      <w:r w:rsidR="00176C5F" w:rsidRPr="00823579">
        <w:t xml:space="preserve">. </w:t>
      </w:r>
    </w:p>
    <w:p w14:paraId="7366EFB8" w14:textId="4A158B6A" w:rsidR="000F5AF6" w:rsidRPr="00823579" w:rsidRDefault="000F5AF6" w:rsidP="000F5AF6">
      <w:r w:rsidRPr="00823579">
        <w:t xml:space="preserve">DEC </w:t>
      </w:r>
      <w:r w:rsidR="00DC4759" w:rsidRPr="00823579">
        <w:fldChar w:fldCharType="begin"/>
      </w:r>
      <w:r w:rsidR="00D7059D" w:rsidRPr="00823579">
        <w:instrText xml:space="preserve"> ADDIN ZOTERO_ITEM CSL_CITATION {"citationID":"MYw6G30r","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D7059D" w:rsidRPr="00823579">
        <w:t>(61)</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D7059D" w:rsidRPr="00823579">
        <w:instrText xml:space="preserve"> ADDIN ZOTERO_ITEM CSL_CITATION {"citationID":"WdZp8A5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D7059D" w:rsidRPr="00823579">
        <w:t>(60)</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68260D3F" w:rsidR="00DC4759" w:rsidRPr="00823579" w:rsidRDefault="00DC4759" w:rsidP="000F5AF6">
      <w:r w:rsidRPr="00823579">
        <w:t xml:space="preserve">DeepECT </w:t>
      </w:r>
      <w:r w:rsidRPr="00823579">
        <w:fldChar w:fldCharType="begin"/>
      </w:r>
      <w:r w:rsidR="00624044" w:rsidRPr="00823579">
        <w:instrText xml:space="preserve"> ADDIN ZOTERO_ITEM CSL_CITATION {"citationID":"R2SvmlVc","properties":{"formattedCitation":"(33,34)","plainCitation":"(33,34)","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24044" w:rsidRPr="00823579">
        <w:t>(33,34)</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 </w:t>
      </w:r>
      <w:r w:rsidR="009F0F15" w:rsidRPr="00823579">
        <w:t xml:space="preserve">Experimental results demonstrate that DeepECT excels in creating high-quality cluster trees and performs competitively with flat clustering methods. It was shown to outperform other deep clustering approaches, such as IDEC </w:t>
      </w:r>
      <w:r w:rsidR="009F0F15" w:rsidRPr="00823579">
        <w:fldChar w:fldCharType="begin"/>
      </w:r>
      <w:r w:rsidR="00624044" w:rsidRPr="00823579">
        <w:instrText xml:space="preserve"> ADDIN ZOTERO_ITEM CSL_CITATION {"citationID":"nXpFMd1A","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624044" w:rsidRPr="00823579">
        <w:t>(28)</w:t>
      </w:r>
      <w:r w:rsidR="009F0F15" w:rsidRPr="00823579">
        <w:fldChar w:fldCharType="end"/>
      </w:r>
      <w:r w:rsidR="009F0F15" w:rsidRPr="00823579">
        <w:t xml:space="preserve"> and simpler approaches that used an autoencoder to reduce dimensionality and a clustering algorithm such as K-Means. </w:t>
      </w:r>
    </w:p>
    <w:p w14:paraId="540414DB" w14:textId="316F0249" w:rsidR="00DC4759" w:rsidRPr="00823579" w:rsidRDefault="00DC4759" w:rsidP="000F5AF6">
      <w:r w:rsidRPr="00823579">
        <w:t xml:space="preserve">DipDECK </w:t>
      </w:r>
      <w:r w:rsidRPr="00823579">
        <w:fldChar w:fldCharType="begin"/>
      </w:r>
      <w:r w:rsidR="00624044" w:rsidRPr="00823579">
        <w:instrText xml:space="preserve"> ADDIN ZOTERO_ITEM CSL_CITATION {"citationID":"7yKSbigE","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624044" w:rsidRPr="00823579">
        <w:t>(30)</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D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D7059D" w:rsidRPr="00823579">
        <w:instrText xml:space="preserve"> ADDIN ZOTERO_ITEM CSL_CITATION {"citationID":"TtTk0j0v","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D7059D" w:rsidRPr="00823579">
        <w:t>(61)</w:t>
      </w:r>
      <w:r w:rsidR="002E5F0E" w:rsidRPr="00823579">
        <w:fldChar w:fldCharType="end"/>
      </w:r>
      <w:r w:rsidR="002E5F0E" w:rsidRPr="00823579">
        <w:t xml:space="preserve">, IDEC </w:t>
      </w:r>
      <w:r w:rsidR="002E5F0E" w:rsidRPr="00823579">
        <w:fldChar w:fldCharType="begin"/>
      </w:r>
      <w:r w:rsidR="00624044" w:rsidRPr="00823579">
        <w:instrText xml:space="preserve"> ADDIN ZOTERO_ITEM CSL_CITATION {"citationID":"SmC3PLAn","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624044" w:rsidRPr="00823579">
        <w:t>(28)</w:t>
      </w:r>
      <w:r w:rsidR="002E5F0E" w:rsidRPr="00823579">
        <w:fldChar w:fldCharType="end"/>
      </w:r>
      <w:r w:rsidR="002E5F0E" w:rsidRPr="00823579">
        <w:t xml:space="preserve">, DCN </w:t>
      </w:r>
      <w:r w:rsidR="002E5F0E" w:rsidRPr="00823579">
        <w:fldChar w:fldCharType="begin"/>
      </w:r>
      <w:r w:rsidR="00624044" w:rsidRPr="00823579">
        <w:instrText xml:space="preserve"> ADDIN ZOTERO_ITEM CSL_CITATION {"citationID":"oWMoDEXx","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624044" w:rsidRPr="00823579">
        <w:t>(35)</w:t>
      </w:r>
      <w:r w:rsidR="002E5F0E" w:rsidRPr="00823579">
        <w:fldChar w:fldCharType="end"/>
      </w:r>
      <w:r w:rsidR="002E5F0E" w:rsidRPr="00823579">
        <w:t xml:space="preserve"> and VaDE </w:t>
      </w:r>
      <w:r w:rsidR="002E5F0E" w:rsidRPr="00823579">
        <w:fldChar w:fldCharType="begin"/>
      </w:r>
      <w:r w:rsidR="00D7059D" w:rsidRPr="00823579">
        <w:instrText xml:space="preserve"> ADDIN ZOTERO_ITEM CSL_CITATION {"citationID":"wLrt4F3z","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D7059D" w:rsidRPr="00823579">
        <w:t>(62)</w:t>
      </w:r>
      <w:r w:rsidR="002E5F0E" w:rsidRPr="00823579">
        <w:fldChar w:fldCharType="end"/>
      </w:r>
      <w:r w:rsidR="002E5F0E" w:rsidRPr="00823579">
        <w:t xml:space="preserve"> on 7 out of 8 datasets.</w:t>
      </w:r>
    </w:p>
    <w:p w14:paraId="2E59FD6C" w14:textId="0266C38B" w:rsidR="00066AAB" w:rsidRPr="00823579" w:rsidRDefault="00DC4759" w:rsidP="000F5AF6">
      <w:r w:rsidRPr="00823579">
        <w:t xml:space="preserve">DipEncoder </w:t>
      </w:r>
      <w:r w:rsidRPr="00823579">
        <w:fldChar w:fldCharType="begin"/>
      </w:r>
      <w:r w:rsidR="00624044" w:rsidRPr="00823579">
        <w:instrText xml:space="preserve"> ADDIN ZOTERO_ITEM CSL_CITATION {"citationID":"hRiYl2Uc","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624044" w:rsidRPr="00823579">
        <w:t>(29)</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w:t>
      </w:r>
      <w:r w:rsidR="00066AAB" w:rsidRPr="00823579">
        <w:lastRenderedPageBreak/>
        <w:t xml:space="preserve">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he-art deep clustering methods, specifically, DEC </w:t>
      </w:r>
      <w:r w:rsidR="00066AAB" w:rsidRPr="00823579">
        <w:fldChar w:fldCharType="begin"/>
      </w:r>
      <w:r w:rsidR="00D7059D" w:rsidRPr="00823579">
        <w:instrText xml:space="preserve"> ADDIN ZOTERO_ITEM CSL_CITATION {"citationID":"M6bCXuXB","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D7059D" w:rsidRPr="00823579">
        <w:t>(61)</w:t>
      </w:r>
      <w:r w:rsidR="00066AAB" w:rsidRPr="00823579">
        <w:fldChar w:fldCharType="end"/>
      </w:r>
      <w:r w:rsidR="00066AAB" w:rsidRPr="00823579">
        <w:t xml:space="preserve">, IDEC </w:t>
      </w:r>
      <w:r w:rsidR="00066AAB" w:rsidRPr="00823579">
        <w:fldChar w:fldCharType="begin"/>
      </w:r>
      <w:r w:rsidR="00624044" w:rsidRPr="00823579">
        <w:instrText xml:space="preserve"> ADDIN ZOTERO_ITEM CSL_CITATION {"citationID":"FJvsH0eI","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624044" w:rsidRPr="00823579">
        <w:t>(28)</w:t>
      </w:r>
      <w:r w:rsidR="00066AAB" w:rsidRPr="00823579">
        <w:fldChar w:fldCharType="end"/>
      </w:r>
      <w:r w:rsidR="00066AAB" w:rsidRPr="00823579">
        <w:t xml:space="preserve">, DCN </w:t>
      </w:r>
      <w:r w:rsidR="00066AAB" w:rsidRPr="00823579">
        <w:fldChar w:fldCharType="begin"/>
      </w:r>
      <w:r w:rsidR="00624044" w:rsidRPr="00823579">
        <w:instrText xml:space="preserve"> ADDIN ZOTERO_ITEM CSL_CITATION {"citationID":"7md4Hsg3","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624044" w:rsidRPr="00823579">
        <w:t>(35)</w:t>
      </w:r>
      <w:r w:rsidR="00066AAB" w:rsidRPr="00823579">
        <w:fldChar w:fldCharType="end"/>
      </w:r>
      <w:r w:rsidR="00066AAB" w:rsidRPr="00823579">
        <w:t xml:space="preserve"> and DipDECK </w:t>
      </w:r>
      <w:r w:rsidR="00066AAB" w:rsidRPr="00823579">
        <w:fldChar w:fldCharType="begin"/>
      </w:r>
      <w:r w:rsidR="00624044" w:rsidRPr="00823579">
        <w:instrText xml:space="preserve"> ADDIN ZOTERO_ITEM CSL_CITATION {"citationID":"wXkJdBM9","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624044" w:rsidRPr="00823579">
        <w:t>(30)</w:t>
      </w:r>
      <w:r w:rsidR="00066AAB" w:rsidRPr="00823579">
        <w:fldChar w:fldCharType="end"/>
      </w:r>
      <w:r w:rsidR="00066AAB" w:rsidRPr="00823579">
        <w:t xml:space="preserve"> on 6 out of 10 various datasets, including image, numerical, and text data.  </w:t>
      </w:r>
    </w:p>
    <w:p w14:paraId="67122F12" w14:textId="2733A6CB" w:rsidR="003C4410" w:rsidRPr="00823579" w:rsidRDefault="00DC4759" w:rsidP="000F5AF6">
      <w:r w:rsidRPr="00823579">
        <w:t xml:space="preserve">DKM </w:t>
      </w:r>
      <w:r w:rsidRPr="00823579">
        <w:fldChar w:fldCharType="begin"/>
      </w:r>
      <w:r w:rsidR="00624044" w:rsidRPr="00823579">
        <w:instrText xml:space="preserve"> ADDIN ZOTERO_ITEM CSL_CITATION {"citationID":"iDjIGNV0","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624044" w:rsidRPr="00823579">
        <w:t>(27)</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representations and it uses a differentiable parametrized softmax instead of argmin for K-Means. It uses a greedy layer-wise pre-training </w:t>
      </w:r>
      <w:r w:rsidR="00D64805" w:rsidRPr="00823579">
        <w:fldChar w:fldCharType="begin"/>
      </w:r>
      <w:r w:rsidR="00D7059D" w:rsidRPr="00823579">
        <w:instrText xml:space="preserve"> ADDIN ZOTERO_ITEM CSL_CITATION {"citationID":"TR1Vo6R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D7059D" w:rsidRPr="00823579">
        <w:t>(60)</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reparametrisation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624044" w:rsidRPr="00823579">
        <w:instrText xml:space="preserve"> ADDIN ZOTERO_ITEM CSL_CITATION {"citationID":"B6RhoBRV","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624044" w:rsidRPr="00823579">
        <w:t>(35)</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624044" w:rsidRPr="00823579">
        <w:instrText xml:space="preserve"> ADDIN ZOTERO_ITEM CSL_CITATION {"citationID":"6GzYWeuZ","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624044" w:rsidRPr="00823579">
        <w:t>(28)</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11E5F86B" w:rsidR="000102BB" w:rsidRPr="00823579" w:rsidRDefault="00DC4759" w:rsidP="000F5AF6">
      <w:r w:rsidRPr="00823579">
        <w:t xml:space="preserve">IDEC </w:t>
      </w:r>
      <w:r w:rsidRPr="00823579">
        <w:fldChar w:fldCharType="begin"/>
      </w:r>
      <w:r w:rsidR="00624044" w:rsidRPr="00823579">
        <w:instrText xml:space="preserve"> ADDIN ZOTERO_ITEM CSL_CITATION {"citationID":"IbM5FEby","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624044" w:rsidRPr="00823579">
        <w:t>(28)</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clustering</w:t>
      </w:r>
      <w:r w:rsidR="00E829C9" w:rsidRPr="00823579">
        <w:t xml:space="preserve"> as clustering losses can sometimes corrupt the feature space, leading to non-representative and meaningless feature</w:t>
      </w:r>
      <w:r w:rsidR="00E7013C" w:rsidRPr="00823579">
        <w:t xml:space="preserve">. </w:t>
      </w:r>
      <w:r w:rsidR="00E829C9" w:rsidRPr="00823579">
        <w:t xml:space="preserve">IDEC uses an under-complete autoencoder. IDEC uses a stacked denoising autoencoder (with a step of greedy layer-wise pre-training </w:t>
      </w:r>
      <w:r w:rsidR="00E829C9" w:rsidRPr="00823579">
        <w:fldChar w:fldCharType="begin"/>
      </w:r>
      <w:r w:rsidR="00D7059D" w:rsidRPr="00823579">
        <w:instrText xml:space="preserve"> ADDIN ZOTERO_ITEM CSL_CITATION {"citationID":"z7c482zS","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D7059D" w:rsidRPr="00823579">
        <w:t>(60)</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D7059D" w:rsidRPr="00823579">
        <w:instrText xml:space="preserve"> ADDIN ZOTERO_ITEM CSL_CITATION {"citationID":"gvSSmqP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D7059D" w:rsidRPr="00823579">
        <w:t>(61)</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4B698F70" w:rsidR="00DC4759" w:rsidRPr="00823579" w:rsidRDefault="00DC4759" w:rsidP="000F5AF6">
      <w:r w:rsidRPr="00823579">
        <w:t xml:space="preserve">N2D </w:t>
      </w:r>
      <w:r w:rsidRPr="00823579">
        <w:fldChar w:fldCharType="begin"/>
      </w:r>
      <w:r w:rsidR="00D7059D" w:rsidRPr="00823579">
        <w:instrText xml:space="preserve"> ADDIN ZOTERO_ITEM CSL_CITATION {"citationID":"1CbYNgvh","properties":{"formattedCitation":"(63)","plainCitation":"(6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D7059D" w:rsidRPr="00823579">
        <w:t>(63)</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256F95F" w:rsidR="00DC4759" w:rsidRPr="00823579" w:rsidRDefault="00DC4759" w:rsidP="000F5AF6">
      <w:r w:rsidRPr="00823579">
        <w:t xml:space="preserve">VaDE </w:t>
      </w:r>
      <w:r w:rsidRPr="00823579">
        <w:fldChar w:fldCharType="begin"/>
      </w:r>
      <w:r w:rsidR="00D7059D" w:rsidRPr="00823579">
        <w:instrText xml:space="preserve"> ADDIN ZOTERO_ITEM CSL_CITATION {"citationID":"5iZROCdE","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D7059D" w:rsidRPr="00823579">
        <w:t>(62)</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w:t>
      </w:r>
      <w:r w:rsidR="00A3786A" w:rsidRPr="00823579">
        <w:lastRenderedPageBreak/>
        <w:t>output. An encoder network is used to infer latent embeddings from observables to maximise the evidence lower bound (ELBO). The method aims to learn suitable representations for clustering tasks and generate realistic samples without supervised training. The experiments presented demonstrate VaDE's ability to outperform state-of-the-art methods on benchmark datasets.</w:t>
      </w:r>
    </w:p>
    <w:p w14:paraId="0CE990F4" w14:textId="6D16A0F5" w:rsidR="000F5AF6" w:rsidRPr="00823579" w:rsidRDefault="00CD0B72" w:rsidP="00FF30DF">
      <w:r w:rsidRPr="00823579">
        <w:t xml:space="preserve">AutoClustering </w:t>
      </w:r>
      <w:r w:rsidRPr="00823579">
        <w:fldChar w:fldCharType="begin"/>
      </w:r>
      <w:r w:rsidR="00624044" w:rsidRPr="00823579">
        <w:instrText xml:space="preserve"> ADDIN ZOTERO_ITEM CSL_CITATION {"citationID":"1fTHvuO0","properties":{"formattedCitation":"(36)","plainCitation":"(36)","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624044" w:rsidRPr="00823579">
        <w:t>(36)</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Organising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AutoClustering's performance. </w:t>
      </w:r>
    </w:p>
    <w:p w14:paraId="4159E159" w14:textId="77777777" w:rsidR="0029094F" w:rsidRPr="00823579" w:rsidRDefault="0029094F"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33E0D09E"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Pr="00823579">
        <w:instrText xml:space="preserve"> ADDIN ZOTERO_ITEM CSL_CITATION {"citationID":"a7hNnsDl","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Pr="00823579">
        <w:t>(26,42)</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Pr="00823579">
        <w:instrText xml:space="preserve"> ADDIN ZOTERO_ITEM CSL_CITATION {"citationID":"oVpxwTJb","properties":{"formattedCitation":"(64\\uc0\\u8211{}67)","plainCitation":"(64–6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Pr="00823579">
        <w:t>(64–67)</w:t>
      </w:r>
      <w:r w:rsidRPr="00823579">
        <w:fldChar w:fldCharType="end"/>
      </w:r>
      <w:r w:rsidRPr="00823579">
        <w:t xml:space="preserve">. </w:t>
      </w:r>
    </w:p>
    <w:p w14:paraId="213CA50A" w14:textId="77777777" w:rsidR="007B71E0" w:rsidRPr="00823579" w:rsidRDefault="007B71E0" w:rsidP="00CD451B">
      <w:pPr>
        <w:spacing w:after="0"/>
      </w:pPr>
    </w:p>
    <w:p w14:paraId="0C6E8BDC" w14:textId="15053F10"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Pr="00823579" w:rsidRDefault="008C3AAB" w:rsidP="00CD451B">
      <w:pPr>
        <w:spacing w:after="0"/>
      </w:pPr>
    </w:p>
    <w:p w14:paraId="6274099E" w14:textId="4C99393F"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Calinski-Harabasz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7B71E0" w:rsidRPr="00823579">
        <w:instrText xml:space="preserve"> ADDIN ZOTERO_ITEM CSL_CITATION {"citationID":"Nq1KqvQZ","properties":{"formattedCitation":"(68)","plainCitation":"(6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7B71E0" w:rsidRPr="00823579">
        <w:t>(68)</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lastRenderedPageBreak/>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labeled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4DD850AC"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Pr="00823579">
        <w:instrText xml:space="preserve"> ADDIN ZOTERO_ITEM CSL_CITATION {"citationID":"7vXA6p04","properties":{"formattedCitation":"(54)","plainCitation":"(54)","noteIndex":0},"citationItems":[{"id":"4qHd2DAm/Ks2trD2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Pr="00823579">
        <w:t>(54)</w:t>
      </w:r>
      <w:r w:rsidRPr="00823579">
        <w:fldChar w:fldCharType="end"/>
      </w:r>
      <w:r w:rsidRPr="00823579">
        <w:t xml:space="preserve"> and DBSCAN </w:t>
      </w:r>
      <w:r w:rsidRPr="00823579">
        <w:fldChar w:fldCharType="begin"/>
      </w:r>
      <w:r w:rsidRPr="00823579">
        <w:instrText xml:space="preserve"> ADDIN ZOTERO_ITEM CSL_CITATION {"citationID":"z4COC0cP","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Pr="00823579">
        <w:t>(58)</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BB17F80" w:rsidR="00926A07" w:rsidRPr="00823579" w:rsidRDefault="00926A07" w:rsidP="00926A07">
      <w:pPr>
        <w:spacing w:after="0"/>
      </w:pPr>
      <w:r w:rsidRPr="00823579">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lastRenderedPageBreak/>
        <w:t>External metrics</w:t>
      </w:r>
    </w:p>
    <w:p w14:paraId="339D65D2" w14:textId="20007882" w:rsidR="002B1321" w:rsidRPr="00823579" w:rsidRDefault="002B1321" w:rsidP="00CD451B">
      <w:pPr>
        <w:spacing w:after="0"/>
      </w:pPr>
      <w:r w:rsidRPr="00823579">
        <w:t xml:space="preserve">The Rand Index (RI) </w:t>
      </w:r>
      <w:r w:rsidR="00AE216E" w:rsidRPr="00823579">
        <w:fldChar w:fldCharType="begin"/>
      </w:r>
      <w:r w:rsidR="002C3381" w:rsidRPr="00823579">
        <w:instrText xml:space="preserve"> ADDIN ZOTERO_ITEM CSL_CITATION {"citationID":"VSpnFwn5","properties":{"formattedCitation":"(69)","plainCitation":"(69)","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2C3381" w:rsidRPr="00823579">
        <w:t>(69)</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2C3381" w:rsidRPr="00823579">
        <w:instrText xml:space="preserve"> ADDIN ZOTERO_ITEM CSL_CITATION {"citationID":"6oLPlPxG","properties":{"formattedCitation":"(70\\uc0\\u8211{}72)","plainCitation":"(70–72)","noteIndex":0},"citationItems":[{"id":"4qHd2DAm/Gzg2UnJV","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4qHd2DAm/u1KCTNus","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2C3381" w:rsidRPr="00823579">
        <w:t>(70–72)</w:t>
      </w:r>
      <w:r w:rsidR="00471CB2" w:rsidRPr="00823579">
        <w:fldChar w:fldCharType="end"/>
      </w:r>
      <w:r w:rsidR="00471CB2" w:rsidRPr="00823579">
        <w:t xml:space="preserve"> </w:t>
      </w:r>
      <w:r w:rsidR="00AE216E" w:rsidRPr="00823579">
        <w:t xml:space="preserve">is the extended version of RI with an improvement that allows it to account for random labellings. </w:t>
      </w:r>
      <w:r w:rsidR="00F40F51" w:rsidRPr="00823579">
        <w:t>These metrics are computed through the following formulas:</w:t>
      </w:r>
    </w:p>
    <w:p w14:paraId="58503AF6" w14:textId="5297FE22"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0A334EDC" w:rsidR="00471CB2" w:rsidRPr="00823579" w:rsidRDefault="00471CB2" w:rsidP="00471CB2">
      <w:pPr>
        <w:spacing w:after="0"/>
      </w:pPr>
      <w:r w:rsidRPr="00823579">
        <w:t xml:space="preserve">Here, </w:t>
      </w:r>
      <w:r w:rsidRPr="00823579">
        <w:rPr>
          <w:i/>
          <w:iCs/>
        </w:rPr>
        <w:t xml:space="preserve">ExpectedRI </w:t>
      </w:r>
      <w:r w:rsidRPr="00823579">
        <w:t>is the</w:t>
      </w:r>
      <w:r w:rsidRPr="00823579">
        <w:rPr>
          <w:i/>
          <w:iCs/>
        </w:rPr>
        <w:t xml:space="preserve"> </w:t>
      </w:r>
      <w:r w:rsidRPr="00823579">
        <w:t xml:space="preserve">expected score if clusters were assigned randomly, estimated via a contingency table using permutations, </w:t>
      </w:r>
      <w:r w:rsidRPr="00823579">
        <w:rPr>
          <w:i/>
          <w:iCs/>
        </w:rPr>
        <w:t>MaxRI</w:t>
      </w:r>
      <w:r w:rsidRPr="00823579">
        <w:t xml:space="preserve"> is 1, the maximum value of the score </w:t>
      </w:r>
      <w:r w:rsidRPr="00823579">
        <w:fldChar w:fldCharType="begin"/>
      </w:r>
      <w:r w:rsidR="002C3381" w:rsidRPr="00823579">
        <w:instrText xml:space="preserve"> ADDIN ZOTERO_ITEM CSL_CITATION {"citationID":"czSEPJip","properties":{"formattedCitation":"(71)","plainCitation":"(71)","noteIndex":0},"citationItems":[{"id":"4qHd2DAm/u1KCTNus","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2C3381" w:rsidRPr="00823579">
        <w:t>(71)</w:t>
      </w:r>
      <w:r w:rsidRPr="00823579">
        <w:fldChar w:fldCharType="end"/>
      </w:r>
      <w:r w:rsidRPr="00823579">
        <w:t xml:space="preserve">. </w:t>
      </w:r>
    </w:p>
    <w:p w14:paraId="37C836FC" w14:textId="4D1BC86D" w:rsidR="00CD451B" w:rsidRPr="00823579" w:rsidRDefault="00CD451B" w:rsidP="00CD451B">
      <w:pPr>
        <w:spacing w:after="0"/>
      </w:pPr>
    </w:p>
    <w:p w14:paraId="11524BC3" w14:textId="77777777"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labellings and additionally it also contains the normalization </w:t>
      </w:r>
      <w:r w:rsidRPr="00823579">
        <w:fldChar w:fldCharType="begin"/>
      </w:r>
      <w:r w:rsidRPr="00823579">
        <w:instrText xml:space="preserve"> ADDIN ZOTERO_ITEM CSL_CITATION {"citationID":"XQoK4onf","properties":{"formattedCitation":"(72,74,75)","plainCitation":"(72,74,75)","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Pr="00823579">
        <w:t>(72,74,75)</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480961DD"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BC11FC" w:rsidRPr="00823579">
        <w:instrText xml:space="preserve"> ADDIN ZOTERO_ITEM CSL_CITATION {"citationID":"B4gSq6oI","properties":{"formattedCitation":"(68,76)","plainCitation":"(68,76)","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BC11FC" w:rsidRPr="00823579">
        <w:t>(68,76)</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overclustering.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000000"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lastRenderedPageBreak/>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r w:rsidRPr="00823579">
        <w:rPr>
          <w:i/>
        </w:rPr>
        <w:t>i</w:t>
      </w:r>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8009516" w:rsidR="005B3D8A" w:rsidRPr="00823579" w:rsidRDefault="00CD451B" w:rsidP="006F275D">
      <w:pPr>
        <w:spacing w:line="240" w:lineRule="auto"/>
      </w:pPr>
      <w:r w:rsidRPr="00823579">
        <w:t xml:space="preserve">DBS </w:t>
      </w:r>
      <w:r w:rsidRPr="00823579">
        <w:fldChar w:fldCharType="begin"/>
      </w:r>
      <w:r w:rsidR="002B1321" w:rsidRPr="00823579">
        <w:instrText xml:space="preserve"> ADDIN ZOTERO_ITEM CSL_CITATION {"citationID":"yRzUFADP","properties":{"formattedCitation":"(77\\uc0\\u8211{}79)","plainCitation":"(77–79)","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2B1321" w:rsidRPr="00823579">
        <w:t>(77–79)</w:t>
      </w:r>
      <w:r w:rsidRPr="00823579">
        <w:fldChar w:fldCharType="end"/>
      </w:r>
      <w:r w:rsidR="002B1321" w:rsidRPr="00823579">
        <w:t xml:space="preserve"> </w:t>
      </w:r>
      <w:r w:rsidR="005B3D8A" w:rsidRPr="00823579">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r w:rsidRPr="00823579">
        <w:rPr>
          <w:i/>
        </w:rPr>
        <w:t>i</w:t>
      </w:r>
      <w:r w:rsidRPr="00823579">
        <w:t xml:space="preserve"> and </w:t>
      </w:r>
      <w:r w:rsidRPr="00823579">
        <w:rPr>
          <w:i/>
        </w:rPr>
        <w:t>j</w:t>
      </w:r>
      <w:r w:rsidRPr="00823579">
        <w:t xml:space="preserve">, </w:t>
      </w:r>
      <w:r w:rsidRPr="00823579">
        <w:rPr>
          <w:i/>
          <w:iCs/>
        </w:rPr>
        <w:t>s</w:t>
      </w:r>
      <w:r w:rsidRPr="00823579">
        <w:rPr>
          <w:i/>
          <w:iCs/>
          <w:vertAlign w:val="subscript"/>
        </w:rPr>
        <w:t>i</w:t>
      </w:r>
      <w:r w:rsidRPr="00823579">
        <w:t xml:space="preserve"> is the mean of all distances between the points of cluster </w:t>
      </w:r>
      <w:r w:rsidRPr="00823579">
        <w:rPr>
          <w:i/>
          <w:iCs/>
        </w:rPr>
        <w:t>i</w:t>
      </w:r>
      <w:r w:rsidRPr="00823579">
        <w:t xml:space="preserve"> and its centroid, </w:t>
      </w:r>
      <w:r w:rsidRPr="00823579">
        <w:rPr>
          <w:i/>
          <w:iCs/>
        </w:rPr>
        <w:t>d</w:t>
      </w:r>
      <w:r w:rsidRPr="00823579">
        <w:rPr>
          <w:i/>
          <w:iCs/>
          <w:vertAlign w:val="subscript"/>
        </w:rPr>
        <w:t>i,j</w:t>
      </w:r>
      <w:r w:rsidRPr="00823579">
        <w:t xml:space="preserve"> is the distance between clusters </w:t>
      </w:r>
      <w:r w:rsidRPr="00823579">
        <w:rPr>
          <w:i/>
          <w:iCs/>
        </w:rPr>
        <w:t>i</w:t>
      </w:r>
      <w:r w:rsidRPr="00823579">
        <w:t xml:space="preserve"> and </w:t>
      </w:r>
      <w:r w:rsidRPr="00823579">
        <w:rPr>
          <w:i/>
          <w:iCs/>
        </w:rPr>
        <w:t>j</w:t>
      </w:r>
      <w:r w:rsidRPr="00823579">
        <w:t xml:space="preserve"> given by their centroids, and </w:t>
      </w:r>
      <w:r w:rsidRPr="00823579">
        <w:rPr>
          <w:i/>
          <w:iCs/>
        </w:rPr>
        <w:t>max(R</w:t>
      </w:r>
      <w:r w:rsidRPr="00823579">
        <w:rPr>
          <w:i/>
          <w:iCs/>
          <w:vertAlign w:val="subscript"/>
        </w:rPr>
        <w:t>i,j</w:t>
      </w:r>
      <w:r w:rsidRPr="00823579">
        <w:rPr>
          <w:i/>
          <w:iCs/>
        </w:rPr>
        <w:t>)</w:t>
      </w:r>
      <w:r w:rsidRPr="00823579">
        <w:t xml:space="preserve"> is the maximum similarity of clusters </w:t>
      </w:r>
      <w:r w:rsidRPr="00823579">
        <w:rPr>
          <w:i/>
          <w:iCs/>
        </w:rPr>
        <w:t>i</w:t>
      </w:r>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69B55C99" w:rsidR="006F275D" w:rsidRPr="00823579" w:rsidRDefault="00CD451B" w:rsidP="006F275D">
      <w:pPr>
        <w:spacing w:line="240" w:lineRule="auto"/>
      </w:pPr>
      <w:r w:rsidRPr="00823579">
        <w:t xml:space="preserve">CHS </w:t>
      </w:r>
      <w:r w:rsidRPr="00823579">
        <w:fldChar w:fldCharType="begin"/>
      </w:r>
      <w:r w:rsidR="002B1321" w:rsidRPr="00823579">
        <w:instrText xml:space="preserve"> ADDIN ZOTERO_ITEM CSL_CITATION {"citationID":"lMOn2c2J","properties":{"formattedCitation":"(68,80)","plainCitation":"(68,80)","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2B1321" w:rsidRPr="00823579">
        <w:t>(68,80)</w:t>
      </w:r>
      <w:r w:rsidRPr="00823579">
        <w:fldChar w:fldCharType="end"/>
      </w:r>
      <w:r w:rsidR="006F275D" w:rsidRPr="00823579">
        <w:t xml:space="preserve"> is computed as the divison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r w:rsidRPr="00823579">
        <w:rPr>
          <w:i/>
          <w:iCs/>
        </w:rPr>
        <w:t>Wk</w:t>
      </w:r>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57E89779" w:rsidR="00CD451B" w:rsidRPr="00823579" w:rsidRDefault="00CD451B" w:rsidP="00CD451B">
      <w:pPr>
        <w:spacing w:after="0"/>
      </w:pPr>
      <w:r w:rsidRPr="00823579">
        <w:t xml:space="preserve">SS </w:t>
      </w:r>
      <w:r w:rsidRPr="00823579">
        <w:fldChar w:fldCharType="begin"/>
      </w:r>
      <w:r w:rsidR="002B1321" w:rsidRPr="00823579">
        <w:instrText xml:space="preserve"> ADDIN ZOTERO_ITEM CSL_CITATION {"citationID":"VuRGLp8s","properties":{"formattedCitation":"(80,81)","plainCitation":"(80,81)","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2B1321" w:rsidRPr="00823579">
        <w:t>(80,81)</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1F580862" w14:textId="6E2C49E6" w:rsidR="006F275D" w:rsidRPr="00823579" w:rsidRDefault="006F275D" w:rsidP="006F275D">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 xml:space="preserve">i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r w:rsidRPr="00823579">
        <w:rPr>
          <w:i/>
          <w:iCs/>
          <w:szCs w:val="28"/>
        </w:rPr>
        <w:t>i</w:t>
      </w:r>
      <w:r w:rsidRPr="00823579">
        <w:rPr>
          <w:szCs w:val="28"/>
        </w:rPr>
        <w:t xml:space="preserve"> and all other points in the same cluster. </w:t>
      </w:r>
    </w:p>
    <w:p w14:paraId="3144D6FA" w14:textId="3F03D436" w:rsidR="007E1C53" w:rsidRPr="00823579" w:rsidRDefault="007E1C53" w:rsidP="00284D80">
      <w:pPr>
        <w:spacing w:after="0"/>
        <w:rPr>
          <w:b/>
          <w:bCs/>
        </w:rPr>
      </w:pPr>
    </w:p>
    <w:p w14:paraId="10C020F5" w14:textId="77777777" w:rsidR="007E1C53" w:rsidRPr="00823579" w:rsidRDefault="007E1C53" w:rsidP="00284D80">
      <w:pPr>
        <w:spacing w:after="0"/>
        <w:rPr>
          <w:b/>
          <w:bCs/>
        </w:rPr>
      </w:pPr>
    </w:p>
    <w:p w14:paraId="5005ED11" w14:textId="54C71311" w:rsidR="00284D80" w:rsidRPr="00823579" w:rsidRDefault="00284D80" w:rsidP="00284D80">
      <w:pPr>
        <w:pStyle w:val="Heading2"/>
        <w:rPr>
          <w:rFonts w:cs="Times New Roman"/>
        </w:rPr>
      </w:pPr>
      <w:r w:rsidRPr="00823579">
        <w:rPr>
          <w:rStyle w:val="Heading2Char"/>
          <w:rFonts w:cs="Times New Roman"/>
        </w:rPr>
        <w:t>Data</w:t>
      </w:r>
    </w:p>
    <w:p w14:paraId="5281C6DC" w14:textId="17C828E6" w:rsidR="003D31FF" w:rsidRPr="00823579" w:rsidRDefault="00F37EFD" w:rsidP="003D31FF">
      <w:pPr>
        <w:tabs>
          <w:tab w:val="left" w:pos="216"/>
        </w:tabs>
        <w:spacing w:after="0"/>
      </w:pPr>
      <w:r w:rsidRPr="00823579">
        <w:t>We have chosen to analyse the proposed methods on 95 datasets</w:t>
      </w:r>
      <w:r w:rsidR="00F377BF" w:rsidRPr="00823579">
        <w:t xml:space="preserve"> </w:t>
      </w:r>
      <w:r w:rsidR="00F377BF" w:rsidRPr="00823579">
        <w:fldChar w:fldCharType="begin"/>
      </w:r>
      <w:r w:rsidR="00624044" w:rsidRPr="00823579">
        <w:instrText xml:space="preserve"> ADDIN ZOTERO_ITEM CSL_CITATION {"citationID":"1JmzcMGr","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rsidRPr="00823579">
        <w:fldChar w:fldCharType="separate"/>
      </w:r>
      <w:r w:rsidR="00624044" w:rsidRPr="00823579">
        <w:t>(18)</w:t>
      </w:r>
      <w:r w:rsidR="00F377BF" w:rsidRPr="00823579">
        <w:fldChar w:fldCharType="end"/>
      </w:r>
      <w:r w:rsidR="00F377BF" w:rsidRPr="00823579">
        <w:t xml:space="preserve"> </w:t>
      </w:r>
      <w:r w:rsidRPr="00823579">
        <w:t>from the perspective of 6 performance metrics. These publically available datasets</w:t>
      </w:r>
      <w:r w:rsidR="006212D4" w:rsidRPr="00823579">
        <w:t>, called simulations by the authors</w:t>
      </w:r>
      <w:r w:rsidR="00D17B86" w:rsidRPr="00823579">
        <w:t xml:space="preserve"> </w:t>
      </w:r>
      <w:r w:rsidR="00D17B86" w:rsidRPr="00823579">
        <w:fldChar w:fldCharType="begin"/>
      </w:r>
      <w:r w:rsidR="00624044" w:rsidRPr="00823579">
        <w:instrText xml:space="preserve"> ADDIN ZOTERO_ITEM CSL_CITATION {"citationID":"Kldxbu8h","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rsidRPr="00823579">
        <w:fldChar w:fldCharType="separate"/>
      </w:r>
      <w:r w:rsidR="00624044" w:rsidRPr="00823579">
        <w:t>(18)</w:t>
      </w:r>
      <w:r w:rsidR="00D17B86" w:rsidRPr="00823579">
        <w:fldChar w:fldCharType="end"/>
      </w:r>
      <w:r w:rsidR="006212D4" w:rsidRPr="00823579">
        <w:t>,</w:t>
      </w:r>
      <w:r w:rsidRPr="00823579">
        <w:t xml:space="preserve"> were created by the Department of Engineering, University of Leicester UK</w:t>
      </w:r>
      <w:r w:rsidR="00FB1D8F" w:rsidRPr="00823579">
        <w:t xml:space="preserve"> based on </w:t>
      </w:r>
      <w:r w:rsidR="001A1EA0" w:rsidRPr="00823579">
        <w:t xml:space="preserve">“in vivo” </w:t>
      </w:r>
      <w:r w:rsidR="00FB1D8F" w:rsidRPr="00823579">
        <w:t xml:space="preserve">recordings from a monkey brain. </w:t>
      </w:r>
    </w:p>
    <w:p w14:paraId="73745F88" w14:textId="77777777" w:rsidR="003D31FF" w:rsidRPr="00823579" w:rsidRDefault="003D31FF" w:rsidP="00284D80">
      <w:pPr>
        <w:tabs>
          <w:tab w:val="left" w:pos="216"/>
        </w:tabs>
        <w:spacing w:after="0"/>
      </w:pPr>
    </w:p>
    <w:p w14:paraId="006C07A0" w14:textId="27474C09"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624044" w:rsidRPr="00823579">
        <w:instrText xml:space="preserve"> ADDIN ZOTERO_ITEM CSL_CITATION {"citationID":"UsEjz5rQ","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624044" w:rsidRPr="00823579">
        <w:t>(18)</w:t>
      </w:r>
      <w:r w:rsidR="00C2438F" w:rsidRPr="00823579">
        <w:fldChar w:fldCharType="end"/>
      </w:r>
      <w:r w:rsidR="00C2438F" w:rsidRPr="00823579">
        <w:t xml:space="preserve"> </w:t>
      </w:r>
      <w:r w:rsidRPr="00823579">
        <w:t>were extracted that were used in the generation of these synthethic datasets.</w:t>
      </w:r>
      <w:r w:rsidR="00D547AA" w:rsidRPr="00823579">
        <w:t xml:space="preserve"> </w:t>
      </w:r>
      <w:r w:rsidR="009A48E8" w:rsidRPr="00823579">
        <w:t xml:space="preserve">The initial spikes obtained were sampled at a sampling frequency of 96 kHz resulting in spikes of 316 samples, which were then downsampled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Conversely, single-unit clusters 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63248B2E"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624044" w:rsidRPr="00823579">
        <w:instrText xml:space="preserve"> ADDIN ZOTERO_ITEM CSL_CITATION {"citationID":"4oTaqrO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rPr>
        <w:lastRenderedPageBreak/>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A014A2">
      <w:pPr>
        <w:pStyle w:val="Heading2"/>
        <w:rPr>
          <w:rFonts w:cs="Times New Roman"/>
        </w:rPr>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47CE2768" w:rsidR="005E4BB8" w:rsidRPr="00823579" w:rsidRDefault="005E4BB8" w:rsidP="00A014A2">
      <w:pPr>
        <w:tabs>
          <w:tab w:val="left" w:pos="216"/>
        </w:tabs>
        <w:spacing w:after="0"/>
      </w:pPr>
      <w:r w:rsidRPr="00823579">
        <w:t xml:space="preserve">The starting index of a spike waveform in the recorded signal is given by the </w:t>
      </w:r>
      <w:r w:rsidRPr="00823579">
        <w:rPr>
          <w:i/>
          <w:iCs/>
        </w:rPr>
        <w:t>old_start</w:t>
      </w:r>
      <w:r w:rsidRPr="00823579">
        <w:t xml:space="preserve"> term, which must be shifted to </w:t>
      </w:r>
      <w:r w:rsidRPr="00823579">
        <w:rPr>
          <w:i/>
          <w:iCs/>
        </w:rPr>
        <w:t>new_start</w:t>
      </w:r>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7B71E0" w:rsidRPr="00823579">
        <w:instrText xml:space="preserve"> ADDIN ZOTERO_ITEM CSL_CITATION {"citationID":"OLes9rht","properties":{"formattedCitation":"(82)","plainCitation":"(82)","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7B71E0" w:rsidRPr="00823579">
        <w:t>(82)</w:t>
      </w:r>
      <w:r w:rsidR="00F678E2" w:rsidRPr="00823579">
        <w:fldChar w:fldCharType="end"/>
      </w:r>
      <w:r w:rsidR="00F678E2" w:rsidRPr="00823579">
        <w:rPr>
          <w:iCs/>
        </w:rPr>
        <w:t xml:space="preserve">. </w:t>
      </w:r>
    </w:p>
    <w:p w14:paraId="163DED15" w14:textId="3C5754E4" w:rsidR="00A014A2" w:rsidRPr="00823579" w:rsidRDefault="00A014A2" w:rsidP="00284D80">
      <w:pPr>
        <w:tabs>
          <w:tab w:val="left" w:pos="216"/>
        </w:tabs>
        <w:spacing w:after="0"/>
      </w:pPr>
    </w:p>
    <w:p w14:paraId="315B75F5" w14:textId="77777777" w:rsidR="00CD451B" w:rsidRPr="00823579" w:rsidRDefault="00CD451B" w:rsidP="00CD451B">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00CD0771" w14:textId="6C9262A4" w:rsidR="00A2336F" w:rsidRPr="0069654C" w:rsidRDefault="00CD451B" w:rsidP="0069654C">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4. Impact of alignment. </w:t>
      </w:r>
      <w:r w:rsidR="0087455B" w:rsidRPr="00823579">
        <w:rPr>
          <w:rFonts w:ascii="Times New Roman" w:eastAsia="Palatino Linotype" w:hAnsi="Times New Roman"/>
          <w:bCs/>
        </w:rPr>
        <w:t>PCA applied on Sim29</w:t>
      </w:r>
      <w:r w:rsidRPr="00823579">
        <w:rPr>
          <w:rFonts w:ascii="Times New Roman" w:eastAsia="Palatino Linotype" w:hAnsi="Times New Roman"/>
          <w:bCs/>
        </w:rPr>
        <w:t xml:space="preserve"> with and without alignment</w:t>
      </w:r>
      <w:r w:rsidRPr="00823579">
        <w:rPr>
          <w:rFonts w:ascii="Times New Roman" w:eastAsia="Palatino Linotype" w:hAnsi="Times New Roman"/>
        </w:rPr>
        <w:t xml:space="preserve">. The white cluster is kept together but the overlap with the blue cluster remains. </w:t>
      </w:r>
    </w:p>
    <w:p w14:paraId="38B76FF4" w14:textId="1D8AD9C6" w:rsidR="00C71B32" w:rsidRPr="00823579" w:rsidRDefault="00FF30DF" w:rsidP="00C71B32">
      <w:pPr>
        <w:pStyle w:val="Heading1"/>
        <w:rPr>
          <w:rFonts w:cs="Times New Roman"/>
        </w:rPr>
      </w:pPr>
      <w:r w:rsidRPr="00823579">
        <w:rPr>
          <w:rFonts w:cs="Times New Roman"/>
        </w:rPr>
        <w:t>Results</w:t>
      </w:r>
    </w:p>
    <w:p w14:paraId="127A06B9" w14:textId="72D13AC6" w:rsidR="00284D80" w:rsidRPr="00823579" w:rsidRDefault="00284D80" w:rsidP="00284D80">
      <w:pPr>
        <w:pStyle w:val="Heading2"/>
        <w:rPr>
          <w:rStyle w:val="Heading2Char"/>
          <w:rFonts w:cs="Times New Roman"/>
        </w:rPr>
      </w:pPr>
      <w:r w:rsidRPr="00823579">
        <w:rPr>
          <w:rStyle w:val="Heading2Char"/>
          <w:rFonts w:cs="Times New Roman"/>
        </w:rPr>
        <w:t>Performance evaluation</w:t>
      </w:r>
    </w:p>
    <w:p w14:paraId="5FC8A075" w14:textId="08D382EC" w:rsidR="002D1BEE" w:rsidRDefault="002D1BEE" w:rsidP="002D1BEE">
      <w:r w:rsidRPr="00823579">
        <w:t xml:space="preserve">We begin the analysis with the evaluation of the four selected datasets </w:t>
      </w:r>
      <w:r w:rsidRPr="00823579">
        <w:fldChar w:fldCharType="begin"/>
      </w:r>
      <w:r w:rsidRPr="00823579">
        <w:instrText xml:space="preserve"> ADDIN ZOTERO_ITEM CSL_CITATION {"citationID":"wTcYIV8M","properties":{"formattedCitation":"(16)","plainCitation":"(16)","noteIndex":0},"citationItems":[{"id":"fHLkM7it/FzMTCCRH","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Pr="00823579">
        <w:t>(16)</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For reproducibility, the random states have been preset for all algorithms to the same value of 42.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p>
    <w:p w14:paraId="166AADD9" w14:textId="77777777" w:rsidR="000202ED" w:rsidRDefault="000202ED" w:rsidP="002D1BEE"/>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r w:rsidRPr="00823579">
              <w:rPr>
                <w:color w:val="000000"/>
                <w:sz w:val="22"/>
                <w:szCs w:val="22"/>
                <w:lang w:eastAsia="en-US"/>
              </w:rPr>
              <w:t>ACeDeC</w:t>
            </w:r>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r>
              <w:t>Initialisation: ‘acedec’</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r w:rsidRPr="00823579">
              <w:rPr>
                <w:color w:val="000000"/>
                <w:sz w:val="22"/>
                <w:szCs w:val="22"/>
                <w:lang w:eastAsia="en-US"/>
              </w:rPr>
              <w:t>DeepECT</w:t>
            </w:r>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r w:rsidRPr="00823579">
              <w:rPr>
                <w:color w:val="000000"/>
                <w:sz w:val="22"/>
                <w:szCs w:val="22"/>
                <w:lang w:eastAsia="en-US"/>
              </w:rPr>
              <w:t>DipDECK</w:t>
            </w:r>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r w:rsidRPr="00823579">
              <w:rPr>
                <w:color w:val="000000"/>
                <w:sz w:val="22"/>
                <w:szCs w:val="22"/>
                <w:lang w:eastAsia="en-US"/>
              </w:rPr>
              <w:t>DipEncoder</w:t>
            </w:r>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r w:rsidRPr="00823579">
              <w:rPr>
                <w:color w:val="000000"/>
                <w:sz w:val="22"/>
                <w:szCs w:val="22"/>
                <w:lang w:eastAsia="en-US"/>
              </w:rPr>
              <w:t>VaDE</w:t>
            </w:r>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77777777" w:rsidR="000202ED" w:rsidRPr="00823579" w:rsidRDefault="000202ED" w:rsidP="002D1BEE"/>
    <w:p w14:paraId="3F8215B3" w14:textId="431B0A3E"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p>
    <w:tbl>
      <w:tblPr>
        <w:tblStyle w:val="TableGrid"/>
        <w:tblW w:w="6826" w:type="dxa"/>
        <w:tblLook w:val="04A0" w:firstRow="1" w:lastRow="0" w:firstColumn="1" w:lastColumn="0" w:noHBand="0" w:noVBand="1"/>
      </w:tblPr>
      <w:tblGrid>
        <w:gridCol w:w="1279"/>
        <w:gridCol w:w="960"/>
        <w:gridCol w:w="960"/>
        <w:gridCol w:w="960"/>
        <w:gridCol w:w="960"/>
        <w:gridCol w:w="1041"/>
        <w:gridCol w:w="960"/>
      </w:tblGrid>
      <w:tr w:rsidR="005D24E1" w:rsidRPr="00823579" w14:paraId="21F3C5F2" w14:textId="77777777" w:rsidTr="005D24E1">
        <w:trPr>
          <w:trHeight w:val="300"/>
        </w:trPr>
        <w:tc>
          <w:tcPr>
            <w:tcW w:w="1066" w:type="dxa"/>
            <w:noWrap/>
            <w:hideMark/>
          </w:tcPr>
          <w:p w14:paraId="64EF71DE" w14:textId="7A2D7C94"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50F0420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2C226528"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E8F7C1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990A14"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960" w:type="dxa"/>
            <w:noWrap/>
            <w:hideMark/>
          </w:tcPr>
          <w:p w14:paraId="072454D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17D6AE9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10FDBFC7" w14:textId="77777777" w:rsidTr="005D24E1">
        <w:trPr>
          <w:trHeight w:val="300"/>
        </w:trPr>
        <w:tc>
          <w:tcPr>
            <w:tcW w:w="1066" w:type="dxa"/>
            <w:noWrap/>
            <w:hideMark/>
          </w:tcPr>
          <w:p w14:paraId="1FFDA38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6076C72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73</w:t>
            </w:r>
          </w:p>
        </w:tc>
        <w:tc>
          <w:tcPr>
            <w:tcW w:w="960" w:type="dxa"/>
            <w:noWrap/>
            <w:hideMark/>
          </w:tcPr>
          <w:p w14:paraId="47C433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6</w:t>
            </w:r>
          </w:p>
        </w:tc>
        <w:tc>
          <w:tcPr>
            <w:tcW w:w="960" w:type="dxa"/>
            <w:noWrap/>
            <w:hideMark/>
          </w:tcPr>
          <w:p w14:paraId="4D046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3E216F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7</w:t>
            </w:r>
          </w:p>
        </w:tc>
        <w:tc>
          <w:tcPr>
            <w:tcW w:w="960" w:type="dxa"/>
            <w:noWrap/>
            <w:hideMark/>
          </w:tcPr>
          <w:p w14:paraId="23CF45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39.366</w:t>
            </w:r>
          </w:p>
        </w:tc>
        <w:tc>
          <w:tcPr>
            <w:tcW w:w="960" w:type="dxa"/>
            <w:noWrap/>
            <w:hideMark/>
          </w:tcPr>
          <w:p w14:paraId="61B251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13</w:t>
            </w:r>
          </w:p>
        </w:tc>
      </w:tr>
      <w:tr w:rsidR="005D24E1" w:rsidRPr="00823579" w14:paraId="36E0FCDB" w14:textId="77777777" w:rsidTr="005D24E1">
        <w:trPr>
          <w:trHeight w:val="300"/>
        </w:trPr>
        <w:tc>
          <w:tcPr>
            <w:tcW w:w="1066" w:type="dxa"/>
            <w:noWrap/>
            <w:hideMark/>
          </w:tcPr>
          <w:p w14:paraId="71B2DE2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760071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3</w:t>
            </w:r>
          </w:p>
        </w:tc>
        <w:tc>
          <w:tcPr>
            <w:tcW w:w="960" w:type="dxa"/>
            <w:noWrap/>
            <w:hideMark/>
          </w:tcPr>
          <w:p w14:paraId="0A13041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169032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4</w:t>
            </w:r>
          </w:p>
        </w:tc>
        <w:tc>
          <w:tcPr>
            <w:tcW w:w="960" w:type="dxa"/>
            <w:noWrap/>
            <w:hideMark/>
          </w:tcPr>
          <w:p w14:paraId="34F704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4</w:t>
            </w:r>
          </w:p>
        </w:tc>
        <w:tc>
          <w:tcPr>
            <w:tcW w:w="960" w:type="dxa"/>
            <w:noWrap/>
            <w:hideMark/>
          </w:tcPr>
          <w:p w14:paraId="03616C9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03.811</w:t>
            </w:r>
          </w:p>
        </w:tc>
        <w:tc>
          <w:tcPr>
            <w:tcW w:w="960" w:type="dxa"/>
            <w:noWrap/>
            <w:hideMark/>
          </w:tcPr>
          <w:p w14:paraId="4B8E8D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37</w:t>
            </w:r>
          </w:p>
        </w:tc>
      </w:tr>
      <w:tr w:rsidR="005D24E1" w:rsidRPr="00823579" w14:paraId="1C5AF3D1" w14:textId="77777777" w:rsidTr="005D24E1">
        <w:trPr>
          <w:trHeight w:val="300"/>
        </w:trPr>
        <w:tc>
          <w:tcPr>
            <w:tcW w:w="1066" w:type="dxa"/>
            <w:noWrap/>
            <w:hideMark/>
          </w:tcPr>
          <w:p w14:paraId="70512BE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0F49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7</w:t>
            </w:r>
          </w:p>
        </w:tc>
        <w:tc>
          <w:tcPr>
            <w:tcW w:w="960" w:type="dxa"/>
            <w:noWrap/>
            <w:hideMark/>
          </w:tcPr>
          <w:p w14:paraId="668410C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7383F1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7D5254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2</w:t>
            </w:r>
          </w:p>
        </w:tc>
        <w:tc>
          <w:tcPr>
            <w:tcW w:w="960" w:type="dxa"/>
            <w:noWrap/>
            <w:hideMark/>
          </w:tcPr>
          <w:p w14:paraId="3703E3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17.936</w:t>
            </w:r>
          </w:p>
        </w:tc>
        <w:tc>
          <w:tcPr>
            <w:tcW w:w="960" w:type="dxa"/>
            <w:noWrap/>
            <w:hideMark/>
          </w:tcPr>
          <w:p w14:paraId="2B48A1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21</w:t>
            </w:r>
          </w:p>
        </w:tc>
      </w:tr>
      <w:tr w:rsidR="005D24E1" w:rsidRPr="00823579" w14:paraId="1A11E066" w14:textId="77777777" w:rsidTr="005D24E1">
        <w:trPr>
          <w:trHeight w:val="300"/>
        </w:trPr>
        <w:tc>
          <w:tcPr>
            <w:tcW w:w="1066" w:type="dxa"/>
            <w:noWrap/>
            <w:hideMark/>
          </w:tcPr>
          <w:p w14:paraId="6848579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3A5429D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4</w:t>
            </w:r>
          </w:p>
        </w:tc>
        <w:tc>
          <w:tcPr>
            <w:tcW w:w="960" w:type="dxa"/>
            <w:noWrap/>
            <w:hideMark/>
          </w:tcPr>
          <w:p w14:paraId="49D536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396DF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5</w:t>
            </w:r>
          </w:p>
        </w:tc>
        <w:tc>
          <w:tcPr>
            <w:tcW w:w="960" w:type="dxa"/>
            <w:noWrap/>
            <w:hideMark/>
          </w:tcPr>
          <w:p w14:paraId="1E1579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960" w:type="dxa"/>
            <w:noWrap/>
            <w:hideMark/>
          </w:tcPr>
          <w:p w14:paraId="38ED45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83.272</w:t>
            </w:r>
          </w:p>
        </w:tc>
        <w:tc>
          <w:tcPr>
            <w:tcW w:w="960" w:type="dxa"/>
            <w:noWrap/>
            <w:hideMark/>
          </w:tcPr>
          <w:p w14:paraId="018D05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66</w:t>
            </w:r>
          </w:p>
        </w:tc>
      </w:tr>
      <w:tr w:rsidR="005D24E1" w:rsidRPr="00823579" w14:paraId="43E3514C" w14:textId="77777777" w:rsidTr="005D24E1">
        <w:trPr>
          <w:trHeight w:val="300"/>
        </w:trPr>
        <w:tc>
          <w:tcPr>
            <w:tcW w:w="1066" w:type="dxa"/>
            <w:noWrap/>
            <w:hideMark/>
          </w:tcPr>
          <w:p w14:paraId="3ADA79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6A63D9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58</w:t>
            </w:r>
          </w:p>
        </w:tc>
        <w:tc>
          <w:tcPr>
            <w:tcW w:w="960" w:type="dxa"/>
            <w:noWrap/>
            <w:hideMark/>
          </w:tcPr>
          <w:p w14:paraId="1394703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w:t>
            </w:r>
          </w:p>
        </w:tc>
        <w:tc>
          <w:tcPr>
            <w:tcW w:w="960" w:type="dxa"/>
            <w:noWrap/>
            <w:hideMark/>
          </w:tcPr>
          <w:p w14:paraId="40A095A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6B9A65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3</w:t>
            </w:r>
          </w:p>
        </w:tc>
        <w:tc>
          <w:tcPr>
            <w:tcW w:w="960" w:type="dxa"/>
            <w:noWrap/>
            <w:hideMark/>
          </w:tcPr>
          <w:p w14:paraId="1D305D8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35.731</w:t>
            </w:r>
          </w:p>
        </w:tc>
        <w:tc>
          <w:tcPr>
            <w:tcW w:w="960" w:type="dxa"/>
            <w:noWrap/>
            <w:hideMark/>
          </w:tcPr>
          <w:p w14:paraId="638016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78</w:t>
            </w:r>
          </w:p>
        </w:tc>
      </w:tr>
      <w:tr w:rsidR="005D24E1" w:rsidRPr="00823579" w14:paraId="57994FD1" w14:textId="77777777" w:rsidTr="005D24E1">
        <w:trPr>
          <w:trHeight w:val="300"/>
        </w:trPr>
        <w:tc>
          <w:tcPr>
            <w:tcW w:w="1066" w:type="dxa"/>
            <w:noWrap/>
            <w:hideMark/>
          </w:tcPr>
          <w:p w14:paraId="02B2B09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1C2D84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w:t>
            </w:r>
          </w:p>
        </w:tc>
        <w:tc>
          <w:tcPr>
            <w:tcW w:w="960" w:type="dxa"/>
            <w:noWrap/>
            <w:hideMark/>
          </w:tcPr>
          <w:p w14:paraId="194E33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680F2F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3</w:t>
            </w:r>
          </w:p>
        </w:tc>
        <w:tc>
          <w:tcPr>
            <w:tcW w:w="960" w:type="dxa"/>
            <w:noWrap/>
            <w:hideMark/>
          </w:tcPr>
          <w:p w14:paraId="299D3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05</w:t>
            </w:r>
          </w:p>
        </w:tc>
        <w:tc>
          <w:tcPr>
            <w:tcW w:w="960" w:type="dxa"/>
            <w:noWrap/>
            <w:hideMark/>
          </w:tcPr>
          <w:p w14:paraId="0E4CA03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97.801</w:t>
            </w:r>
          </w:p>
        </w:tc>
        <w:tc>
          <w:tcPr>
            <w:tcW w:w="960" w:type="dxa"/>
            <w:noWrap/>
            <w:hideMark/>
          </w:tcPr>
          <w:p w14:paraId="2CABD8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46</w:t>
            </w:r>
          </w:p>
        </w:tc>
      </w:tr>
      <w:tr w:rsidR="005D24E1" w:rsidRPr="00823579" w14:paraId="6699A3C1" w14:textId="77777777" w:rsidTr="005D24E1">
        <w:trPr>
          <w:trHeight w:val="300"/>
        </w:trPr>
        <w:tc>
          <w:tcPr>
            <w:tcW w:w="1066" w:type="dxa"/>
            <w:noWrap/>
            <w:hideMark/>
          </w:tcPr>
          <w:p w14:paraId="2F97D67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6F0AC53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86</w:t>
            </w:r>
          </w:p>
        </w:tc>
        <w:tc>
          <w:tcPr>
            <w:tcW w:w="960" w:type="dxa"/>
            <w:noWrap/>
            <w:hideMark/>
          </w:tcPr>
          <w:p w14:paraId="0B3D3EE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51</w:t>
            </w:r>
          </w:p>
        </w:tc>
        <w:tc>
          <w:tcPr>
            <w:tcW w:w="960" w:type="dxa"/>
            <w:noWrap/>
            <w:hideMark/>
          </w:tcPr>
          <w:p w14:paraId="47A2EF1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4</w:t>
            </w:r>
          </w:p>
        </w:tc>
        <w:tc>
          <w:tcPr>
            <w:tcW w:w="960" w:type="dxa"/>
            <w:noWrap/>
            <w:hideMark/>
          </w:tcPr>
          <w:p w14:paraId="50BA66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75</w:t>
            </w:r>
          </w:p>
        </w:tc>
        <w:tc>
          <w:tcPr>
            <w:tcW w:w="960" w:type="dxa"/>
            <w:noWrap/>
            <w:hideMark/>
          </w:tcPr>
          <w:p w14:paraId="19FAF1A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01.293</w:t>
            </w:r>
          </w:p>
        </w:tc>
        <w:tc>
          <w:tcPr>
            <w:tcW w:w="960" w:type="dxa"/>
            <w:noWrap/>
            <w:hideMark/>
          </w:tcPr>
          <w:p w14:paraId="4B1458A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w:t>
            </w:r>
          </w:p>
        </w:tc>
      </w:tr>
      <w:tr w:rsidR="005D24E1" w:rsidRPr="00823579" w14:paraId="666D9AA9" w14:textId="77777777" w:rsidTr="005D24E1">
        <w:trPr>
          <w:trHeight w:val="300"/>
        </w:trPr>
        <w:tc>
          <w:tcPr>
            <w:tcW w:w="1066" w:type="dxa"/>
            <w:noWrap/>
            <w:hideMark/>
          </w:tcPr>
          <w:p w14:paraId="2F2C1FF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AD251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93</w:t>
            </w:r>
          </w:p>
        </w:tc>
        <w:tc>
          <w:tcPr>
            <w:tcW w:w="960" w:type="dxa"/>
            <w:noWrap/>
            <w:hideMark/>
          </w:tcPr>
          <w:p w14:paraId="019D776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8</w:t>
            </w:r>
          </w:p>
        </w:tc>
        <w:tc>
          <w:tcPr>
            <w:tcW w:w="960" w:type="dxa"/>
            <w:noWrap/>
            <w:hideMark/>
          </w:tcPr>
          <w:p w14:paraId="10FA1B1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65ECDF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92</w:t>
            </w:r>
          </w:p>
        </w:tc>
        <w:tc>
          <w:tcPr>
            <w:tcW w:w="960" w:type="dxa"/>
            <w:noWrap/>
            <w:hideMark/>
          </w:tcPr>
          <w:p w14:paraId="4B3C6B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40.08</w:t>
            </w:r>
          </w:p>
        </w:tc>
        <w:tc>
          <w:tcPr>
            <w:tcW w:w="960" w:type="dxa"/>
            <w:noWrap/>
            <w:hideMark/>
          </w:tcPr>
          <w:p w14:paraId="67FCC06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233</w:t>
            </w:r>
          </w:p>
        </w:tc>
      </w:tr>
      <w:tr w:rsidR="005D24E1" w:rsidRPr="00823579" w14:paraId="2DD455C6" w14:textId="77777777" w:rsidTr="005D24E1">
        <w:trPr>
          <w:trHeight w:val="300"/>
        </w:trPr>
        <w:tc>
          <w:tcPr>
            <w:tcW w:w="1066" w:type="dxa"/>
            <w:noWrap/>
            <w:hideMark/>
          </w:tcPr>
          <w:p w14:paraId="15D3398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KM</w:t>
            </w:r>
          </w:p>
        </w:tc>
        <w:tc>
          <w:tcPr>
            <w:tcW w:w="960" w:type="dxa"/>
            <w:noWrap/>
            <w:hideMark/>
          </w:tcPr>
          <w:p w14:paraId="635305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6</w:t>
            </w:r>
          </w:p>
        </w:tc>
        <w:tc>
          <w:tcPr>
            <w:tcW w:w="960" w:type="dxa"/>
            <w:noWrap/>
            <w:hideMark/>
          </w:tcPr>
          <w:p w14:paraId="02F68E9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4</w:t>
            </w:r>
          </w:p>
        </w:tc>
        <w:tc>
          <w:tcPr>
            <w:tcW w:w="960" w:type="dxa"/>
            <w:noWrap/>
            <w:hideMark/>
          </w:tcPr>
          <w:p w14:paraId="47C9AEF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1F493D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4</w:t>
            </w:r>
          </w:p>
        </w:tc>
        <w:tc>
          <w:tcPr>
            <w:tcW w:w="960" w:type="dxa"/>
            <w:noWrap/>
            <w:hideMark/>
          </w:tcPr>
          <w:p w14:paraId="57BDC2B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91.403</w:t>
            </w:r>
          </w:p>
        </w:tc>
        <w:tc>
          <w:tcPr>
            <w:tcW w:w="960" w:type="dxa"/>
            <w:noWrap/>
            <w:hideMark/>
          </w:tcPr>
          <w:p w14:paraId="25E3C39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86</w:t>
            </w:r>
          </w:p>
        </w:tc>
      </w:tr>
      <w:tr w:rsidR="005D24E1" w:rsidRPr="00823579" w14:paraId="5BF1E900" w14:textId="77777777" w:rsidTr="005D24E1">
        <w:trPr>
          <w:trHeight w:val="300"/>
        </w:trPr>
        <w:tc>
          <w:tcPr>
            <w:tcW w:w="1066" w:type="dxa"/>
            <w:noWrap/>
            <w:hideMark/>
          </w:tcPr>
          <w:p w14:paraId="45EB4A7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E93D6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34</w:t>
            </w:r>
          </w:p>
        </w:tc>
        <w:tc>
          <w:tcPr>
            <w:tcW w:w="960" w:type="dxa"/>
            <w:noWrap/>
            <w:hideMark/>
          </w:tcPr>
          <w:p w14:paraId="388A5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39</w:t>
            </w:r>
          </w:p>
        </w:tc>
        <w:tc>
          <w:tcPr>
            <w:tcW w:w="960" w:type="dxa"/>
            <w:noWrap/>
            <w:hideMark/>
          </w:tcPr>
          <w:p w14:paraId="2DC0B8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558156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06</w:t>
            </w:r>
          </w:p>
        </w:tc>
        <w:tc>
          <w:tcPr>
            <w:tcW w:w="960" w:type="dxa"/>
            <w:noWrap/>
            <w:hideMark/>
          </w:tcPr>
          <w:p w14:paraId="5DF064A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92.392</w:t>
            </w:r>
          </w:p>
        </w:tc>
        <w:tc>
          <w:tcPr>
            <w:tcW w:w="960" w:type="dxa"/>
            <w:noWrap/>
            <w:hideMark/>
          </w:tcPr>
          <w:p w14:paraId="6A51B74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21</w:t>
            </w:r>
          </w:p>
        </w:tc>
      </w:tr>
      <w:tr w:rsidR="005D24E1" w:rsidRPr="00823579" w14:paraId="6CD179BD" w14:textId="77777777" w:rsidTr="005D24E1">
        <w:trPr>
          <w:trHeight w:val="300"/>
        </w:trPr>
        <w:tc>
          <w:tcPr>
            <w:tcW w:w="1066" w:type="dxa"/>
            <w:noWrap/>
            <w:hideMark/>
          </w:tcPr>
          <w:p w14:paraId="6A8491A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7AD44F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1</w:t>
            </w:r>
          </w:p>
        </w:tc>
        <w:tc>
          <w:tcPr>
            <w:tcW w:w="960" w:type="dxa"/>
            <w:noWrap/>
            <w:hideMark/>
          </w:tcPr>
          <w:p w14:paraId="3DF3B1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48E350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3</w:t>
            </w:r>
          </w:p>
        </w:tc>
        <w:tc>
          <w:tcPr>
            <w:tcW w:w="960" w:type="dxa"/>
            <w:noWrap/>
            <w:hideMark/>
          </w:tcPr>
          <w:p w14:paraId="539B86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31</w:t>
            </w:r>
          </w:p>
        </w:tc>
        <w:tc>
          <w:tcPr>
            <w:tcW w:w="960" w:type="dxa"/>
            <w:noWrap/>
            <w:hideMark/>
          </w:tcPr>
          <w:p w14:paraId="1090DF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29.059</w:t>
            </w:r>
          </w:p>
        </w:tc>
        <w:tc>
          <w:tcPr>
            <w:tcW w:w="960" w:type="dxa"/>
            <w:noWrap/>
            <w:hideMark/>
          </w:tcPr>
          <w:p w14:paraId="20DD820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9</w:t>
            </w:r>
          </w:p>
        </w:tc>
      </w:tr>
      <w:tr w:rsidR="005D24E1" w:rsidRPr="00823579" w14:paraId="25F4A2BC" w14:textId="77777777" w:rsidTr="005D24E1">
        <w:trPr>
          <w:trHeight w:val="300"/>
        </w:trPr>
        <w:tc>
          <w:tcPr>
            <w:tcW w:w="1066" w:type="dxa"/>
            <w:noWrap/>
            <w:hideMark/>
          </w:tcPr>
          <w:p w14:paraId="3B3840E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781E672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23</w:t>
            </w:r>
          </w:p>
        </w:tc>
        <w:tc>
          <w:tcPr>
            <w:tcW w:w="960" w:type="dxa"/>
            <w:noWrap/>
            <w:hideMark/>
          </w:tcPr>
          <w:p w14:paraId="41676A4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3765FB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5E8107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1</w:t>
            </w:r>
          </w:p>
        </w:tc>
        <w:tc>
          <w:tcPr>
            <w:tcW w:w="960" w:type="dxa"/>
            <w:noWrap/>
            <w:hideMark/>
          </w:tcPr>
          <w:p w14:paraId="171AFC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100.436</w:t>
            </w:r>
          </w:p>
        </w:tc>
        <w:tc>
          <w:tcPr>
            <w:tcW w:w="960" w:type="dxa"/>
            <w:noWrap/>
            <w:hideMark/>
          </w:tcPr>
          <w:p w14:paraId="0161F4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06</w:t>
            </w:r>
          </w:p>
        </w:tc>
      </w:tr>
      <w:tr w:rsidR="005D24E1" w:rsidRPr="00823579" w14:paraId="670C59A7" w14:textId="77777777" w:rsidTr="005D24E1">
        <w:trPr>
          <w:trHeight w:val="300"/>
        </w:trPr>
        <w:tc>
          <w:tcPr>
            <w:tcW w:w="1066" w:type="dxa"/>
            <w:noWrap/>
            <w:hideMark/>
          </w:tcPr>
          <w:p w14:paraId="3513D2E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548DB2C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99</w:t>
            </w:r>
          </w:p>
        </w:tc>
        <w:tc>
          <w:tcPr>
            <w:tcW w:w="960" w:type="dxa"/>
            <w:noWrap/>
            <w:hideMark/>
          </w:tcPr>
          <w:p w14:paraId="5B1064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1EF9FE9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1</w:t>
            </w:r>
          </w:p>
        </w:tc>
        <w:tc>
          <w:tcPr>
            <w:tcW w:w="960" w:type="dxa"/>
            <w:noWrap/>
            <w:hideMark/>
          </w:tcPr>
          <w:p w14:paraId="77A81F2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95</w:t>
            </w:r>
          </w:p>
        </w:tc>
        <w:tc>
          <w:tcPr>
            <w:tcW w:w="960" w:type="dxa"/>
            <w:noWrap/>
            <w:hideMark/>
          </w:tcPr>
          <w:p w14:paraId="07BFD52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47.419</w:t>
            </w:r>
          </w:p>
        </w:tc>
        <w:tc>
          <w:tcPr>
            <w:tcW w:w="960" w:type="dxa"/>
            <w:noWrap/>
            <w:hideMark/>
          </w:tcPr>
          <w:p w14:paraId="6561768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35</w:t>
            </w:r>
          </w:p>
        </w:tc>
      </w:tr>
      <w:tr w:rsidR="005D24E1" w:rsidRPr="00823579" w14:paraId="5E0AFC4B" w14:textId="77777777" w:rsidTr="005D24E1">
        <w:trPr>
          <w:trHeight w:val="300"/>
        </w:trPr>
        <w:tc>
          <w:tcPr>
            <w:tcW w:w="1066" w:type="dxa"/>
            <w:noWrap/>
            <w:hideMark/>
          </w:tcPr>
          <w:p w14:paraId="5FD8423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067237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71</w:t>
            </w:r>
          </w:p>
        </w:tc>
        <w:tc>
          <w:tcPr>
            <w:tcW w:w="960" w:type="dxa"/>
            <w:noWrap/>
            <w:hideMark/>
          </w:tcPr>
          <w:p w14:paraId="66D7DB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6</w:t>
            </w:r>
          </w:p>
        </w:tc>
        <w:tc>
          <w:tcPr>
            <w:tcW w:w="960" w:type="dxa"/>
            <w:noWrap/>
            <w:hideMark/>
          </w:tcPr>
          <w:p w14:paraId="02071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656E50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8</w:t>
            </w:r>
          </w:p>
        </w:tc>
        <w:tc>
          <w:tcPr>
            <w:tcW w:w="960" w:type="dxa"/>
            <w:noWrap/>
            <w:hideMark/>
          </w:tcPr>
          <w:p w14:paraId="541564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955.052</w:t>
            </w:r>
          </w:p>
        </w:tc>
        <w:tc>
          <w:tcPr>
            <w:tcW w:w="960" w:type="dxa"/>
            <w:noWrap/>
            <w:hideMark/>
          </w:tcPr>
          <w:p w14:paraId="53BB933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22</w:t>
            </w:r>
          </w:p>
        </w:tc>
      </w:tr>
      <w:tr w:rsidR="005D24E1" w:rsidRPr="00823579" w14:paraId="1066B16B" w14:textId="77777777" w:rsidTr="005D24E1">
        <w:trPr>
          <w:trHeight w:val="300"/>
        </w:trPr>
        <w:tc>
          <w:tcPr>
            <w:tcW w:w="1066" w:type="dxa"/>
            <w:noWrap/>
            <w:hideMark/>
          </w:tcPr>
          <w:p w14:paraId="667DB13F"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F059C3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4</w:t>
            </w:r>
          </w:p>
        </w:tc>
        <w:tc>
          <w:tcPr>
            <w:tcW w:w="960" w:type="dxa"/>
            <w:noWrap/>
            <w:hideMark/>
          </w:tcPr>
          <w:p w14:paraId="1547047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9</w:t>
            </w:r>
          </w:p>
        </w:tc>
        <w:tc>
          <w:tcPr>
            <w:tcW w:w="960" w:type="dxa"/>
            <w:noWrap/>
            <w:hideMark/>
          </w:tcPr>
          <w:p w14:paraId="6083D1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3C090E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4</w:t>
            </w:r>
          </w:p>
        </w:tc>
        <w:tc>
          <w:tcPr>
            <w:tcW w:w="960" w:type="dxa"/>
            <w:noWrap/>
            <w:hideMark/>
          </w:tcPr>
          <w:p w14:paraId="4270517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844.804</w:t>
            </w:r>
          </w:p>
        </w:tc>
        <w:tc>
          <w:tcPr>
            <w:tcW w:w="960" w:type="dxa"/>
            <w:noWrap/>
            <w:hideMark/>
          </w:tcPr>
          <w:p w14:paraId="69F252F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47</w:t>
            </w:r>
          </w:p>
        </w:tc>
      </w:tr>
    </w:tbl>
    <w:p w14:paraId="58BD2E90" w14:textId="3EA0844F" w:rsidR="005D24E1" w:rsidRPr="00823579" w:rsidRDefault="005D24E1" w:rsidP="002D1BEE"/>
    <w:p w14:paraId="2F00A510" w14:textId="46C932E6" w:rsidR="005D24E1" w:rsidRPr="00823579" w:rsidRDefault="005D24E1" w:rsidP="002D1BEE"/>
    <w:p w14:paraId="2FB28476" w14:textId="550712E4" w:rsidR="005D24E1" w:rsidRPr="00823579" w:rsidRDefault="007565B2" w:rsidP="002D1BEE">
      <w:r w:rsidRPr="00823579">
        <w:lastRenderedPageBreak/>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6826" w:type="dxa"/>
        <w:tblLook w:val="04A0" w:firstRow="1" w:lastRow="0" w:firstColumn="1" w:lastColumn="0" w:noHBand="0" w:noVBand="1"/>
      </w:tblPr>
      <w:tblGrid>
        <w:gridCol w:w="1279"/>
        <w:gridCol w:w="960"/>
        <w:gridCol w:w="960"/>
        <w:gridCol w:w="960"/>
        <w:gridCol w:w="960"/>
        <w:gridCol w:w="1041"/>
        <w:gridCol w:w="960"/>
      </w:tblGrid>
      <w:tr w:rsidR="005D24E1" w:rsidRPr="00823579" w14:paraId="79122126" w14:textId="77777777" w:rsidTr="005D24E1">
        <w:trPr>
          <w:trHeight w:val="300"/>
        </w:trPr>
        <w:tc>
          <w:tcPr>
            <w:tcW w:w="1066" w:type="dxa"/>
            <w:noWrap/>
            <w:hideMark/>
          </w:tcPr>
          <w:p w14:paraId="1195C691" w14:textId="009C0E11"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39EF667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303BC3FE"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FDAC76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0720BC5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960" w:type="dxa"/>
            <w:noWrap/>
            <w:hideMark/>
          </w:tcPr>
          <w:p w14:paraId="0DE6549D"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5848B9F0"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2C454983" w14:textId="77777777" w:rsidTr="005D24E1">
        <w:trPr>
          <w:trHeight w:val="300"/>
        </w:trPr>
        <w:tc>
          <w:tcPr>
            <w:tcW w:w="1066" w:type="dxa"/>
            <w:noWrap/>
            <w:hideMark/>
          </w:tcPr>
          <w:p w14:paraId="478E9D66"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45392F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3DEB3B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2</w:t>
            </w:r>
          </w:p>
        </w:tc>
        <w:tc>
          <w:tcPr>
            <w:tcW w:w="960" w:type="dxa"/>
            <w:noWrap/>
            <w:hideMark/>
          </w:tcPr>
          <w:p w14:paraId="044896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5</w:t>
            </w:r>
          </w:p>
        </w:tc>
        <w:tc>
          <w:tcPr>
            <w:tcW w:w="960" w:type="dxa"/>
            <w:noWrap/>
            <w:hideMark/>
          </w:tcPr>
          <w:p w14:paraId="6FD54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960" w:type="dxa"/>
            <w:noWrap/>
            <w:hideMark/>
          </w:tcPr>
          <w:p w14:paraId="647606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178.532</w:t>
            </w:r>
          </w:p>
        </w:tc>
        <w:tc>
          <w:tcPr>
            <w:tcW w:w="960" w:type="dxa"/>
            <w:noWrap/>
            <w:hideMark/>
          </w:tcPr>
          <w:p w14:paraId="1EF15B3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15</w:t>
            </w:r>
          </w:p>
        </w:tc>
      </w:tr>
      <w:tr w:rsidR="005D24E1" w:rsidRPr="00823579" w14:paraId="1B4EFAE4" w14:textId="77777777" w:rsidTr="005D24E1">
        <w:trPr>
          <w:trHeight w:val="300"/>
        </w:trPr>
        <w:tc>
          <w:tcPr>
            <w:tcW w:w="1066" w:type="dxa"/>
            <w:noWrap/>
            <w:hideMark/>
          </w:tcPr>
          <w:p w14:paraId="7921FC1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27D095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06</w:t>
            </w:r>
          </w:p>
        </w:tc>
        <w:tc>
          <w:tcPr>
            <w:tcW w:w="960" w:type="dxa"/>
            <w:noWrap/>
            <w:hideMark/>
          </w:tcPr>
          <w:p w14:paraId="07F61B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w:t>
            </w:r>
          </w:p>
        </w:tc>
        <w:tc>
          <w:tcPr>
            <w:tcW w:w="960" w:type="dxa"/>
            <w:noWrap/>
            <w:hideMark/>
          </w:tcPr>
          <w:p w14:paraId="078D01F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47921F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35</w:t>
            </w:r>
          </w:p>
        </w:tc>
        <w:tc>
          <w:tcPr>
            <w:tcW w:w="960" w:type="dxa"/>
            <w:noWrap/>
            <w:hideMark/>
          </w:tcPr>
          <w:p w14:paraId="4BBFFA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97.716</w:t>
            </w:r>
          </w:p>
        </w:tc>
        <w:tc>
          <w:tcPr>
            <w:tcW w:w="960" w:type="dxa"/>
            <w:noWrap/>
            <w:hideMark/>
          </w:tcPr>
          <w:p w14:paraId="1EF0EA0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563</w:t>
            </w:r>
          </w:p>
        </w:tc>
      </w:tr>
      <w:tr w:rsidR="005D24E1" w:rsidRPr="00823579" w14:paraId="46B7BC03" w14:textId="77777777" w:rsidTr="005D24E1">
        <w:trPr>
          <w:trHeight w:val="300"/>
        </w:trPr>
        <w:tc>
          <w:tcPr>
            <w:tcW w:w="1066" w:type="dxa"/>
            <w:noWrap/>
            <w:hideMark/>
          </w:tcPr>
          <w:p w14:paraId="3FFBC95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396786D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w:t>
            </w:r>
          </w:p>
        </w:tc>
        <w:tc>
          <w:tcPr>
            <w:tcW w:w="960" w:type="dxa"/>
            <w:noWrap/>
            <w:hideMark/>
          </w:tcPr>
          <w:p w14:paraId="53ABB79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5</w:t>
            </w:r>
          </w:p>
        </w:tc>
        <w:tc>
          <w:tcPr>
            <w:tcW w:w="960" w:type="dxa"/>
            <w:noWrap/>
            <w:hideMark/>
          </w:tcPr>
          <w:p w14:paraId="7DAF40D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w:t>
            </w:r>
          </w:p>
        </w:tc>
        <w:tc>
          <w:tcPr>
            <w:tcW w:w="960" w:type="dxa"/>
            <w:noWrap/>
            <w:hideMark/>
          </w:tcPr>
          <w:p w14:paraId="47579D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960" w:type="dxa"/>
            <w:noWrap/>
            <w:hideMark/>
          </w:tcPr>
          <w:p w14:paraId="0746C00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42.436</w:t>
            </w:r>
          </w:p>
        </w:tc>
        <w:tc>
          <w:tcPr>
            <w:tcW w:w="960" w:type="dxa"/>
            <w:noWrap/>
            <w:hideMark/>
          </w:tcPr>
          <w:p w14:paraId="404233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09</w:t>
            </w:r>
          </w:p>
        </w:tc>
      </w:tr>
      <w:tr w:rsidR="005D24E1" w:rsidRPr="00823579" w14:paraId="46D613F2" w14:textId="77777777" w:rsidTr="005D24E1">
        <w:trPr>
          <w:trHeight w:val="300"/>
        </w:trPr>
        <w:tc>
          <w:tcPr>
            <w:tcW w:w="1066" w:type="dxa"/>
            <w:noWrap/>
            <w:hideMark/>
          </w:tcPr>
          <w:p w14:paraId="11B4962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57F158E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99</w:t>
            </w:r>
          </w:p>
        </w:tc>
        <w:tc>
          <w:tcPr>
            <w:tcW w:w="960" w:type="dxa"/>
            <w:noWrap/>
            <w:hideMark/>
          </w:tcPr>
          <w:p w14:paraId="60ED07C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005090C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74</w:t>
            </w:r>
          </w:p>
        </w:tc>
        <w:tc>
          <w:tcPr>
            <w:tcW w:w="960" w:type="dxa"/>
            <w:noWrap/>
            <w:hideMark/>
          </w:tcPr>
          <w:p w14:paraId="2DCDCA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960" w:type="dxa"/>
            <w:noWrap/>
            <w:hideMark/>
          </w:tcPr>
          <w:p w14:paraId="4AD8A5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87.26</w:t>
            </w:r>
          </w:p>
        </w:tc>
        <w:tc>
          <w:tcPr>
            <w:tcW w:w="960" w:type="dxa"/>
            <w:noWrap/>
            <w:hideMark/>
          </w:tcPr>
          <w:p w14:paraId="745DA0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65</w:t>
            </w:r>
          </w:p>
        </w:tc>
      </w:tr>
      <w:tr w:rsidR="005D24E1" w:rsidRPr="00823579" w14:paraId="2ECD22B2" w14:textId="77777777" w:rsidTr="005D24E1">
        <w:trPr>
          <w:trHeight w:val="300"/>
        </w:trPr>
        <w:tc>
          <w:tcPr>
            <w:tcW w:w="1066" w:type="dxa"/>
            <w:noWrap/>
            <w:hideMark/>
          </w:tcPr>
          <w:p w14:paraId="1DC7F6A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1B4ECA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17</w:t>
            </w:r>
          </w:p>
        </w:tc>
        <w:tc>
          <w:tcPr>
            <w:tcW w:w="960" w:type="dxa"/>
            <w:noWrap/>
            <w:hideMark/>
          </w:tcPr>
          <w:p w14:paraId="38AC01F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45</w:t>
            </w:r>
          </w:p>
        </w:tc>
        <w:tc>
          <w:tcPr>
            <w:tcW w:w="960" w:type="dxa"/>
            <w:noWrap/>
            <w:hideMark/>
          </w:tcPr>
          <w:p w14:paraId="39D435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2</w:t>
            </w:r>
          </w:p>
        </w:tc>
        <w:tc>
          <w:tcPr>
            <w:tcW w:w="960" w:type="dxa"/>
            <w:noWrap/>
            <w:hideMark/>
          </w:tcPr>
          <w:p w14:paraId="1D0BADE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61</w:t>
            </w:r>
          </w:p>
        </w:tc>
        <w:tc>
          <w:tcPr>
            <w:tcW w:w="960" w:type="dxa"/>
            <w:noWrap/>
            <w:hideMark/>
          </w:tcPr>
          <w:p w14:paraId="641AF54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2.916</w:t>
            </w:r>
          </w:p>
        </w:tc>
        <w:tc>
          <w:tcPr>
            <w:tcW w:w="960" w:type="dxa"/>
            <w:noWrap/>
            <w:hideMark/>
          </w:tcPr>
          <w:p w14:paraId="7940320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34</w:t>
            </w:r>
          </w:p>
        </w:tc>
      </w:tr>
      <w:tr w:rsidR="005D24E1" w:rsidRPr="00823579" w14:paraId="02CDCBA7" w14:textId="77777777" w:rsidTr="005D24E1">
        <w:trPr>
          <w:trHeight w:val="300"/>
        </w:trPr>
        <w:tc>
          <w:tcPr>
            <w:tcW w:w="1066" w:type="dxa"/>
            <w:noWrap/>
            <w:hideMark/>
          </w:tcPr>
          <w:p w14:paraId="0EB8D7D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643C158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9</w:t>
            </w:r>
          </w:p>
        </w:tc>
        <w:tc>
          <w:tcPr>
            <w:tcW w:w="960" w:type="dxa"/>
            <w:noWrap/>
            <w:hideMark/>
          </w:tcPr>
          <w:p w14:paraId="701313D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2</w:t>
            </w:r>
          </w:p>
        </w:tc>
        <w:tc>
          <w:tcPr>
            <w:tcW w:w="960" w:type="dxa"/>
            <w:noWrap/>
            <w:hideMark/>
          </w:tcPr>
          <w:p w14:paraId="26ED0E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3</w:t>
            </w:r>
          </w:p>
        </w:tc>
        <w:tc>
          <w:tcPr>
            <w:tcW w:w="960" w:type="dxa"/>
            <w:noWrap/>
            <w:hideMark/>
          </w:tcPr>
          <w:p w14:paraId="6F55E8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7</w:t>
            </w:r>
          </w:p>
        </w:tc>
        <w:tc>
          <w:tcPr>
            <w:tcW w:w="960" w:type="dxa"/>
            <w:noWrap/>
            <w:hideMark/>
          </w:tcPr>
          <w:p w14:paraId="4DBA374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79.012</w:t>
            </w:r>
          </w:p>
        </w:tc>
        <w:tc>
          <w:tcPr>
            <w:tcW w:w="960" w:type="dxa"/>
            <w:noWrap/>
            <w:hideMark/>
          </w:tcPr>
          <w:p w14:paraId="7BE7B3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51</w:t>
            </w:r>
          </w:p>
        </w:tc>
      </w:tr>
      <w:tr w:rsidR="005D24E1" w:rsidRPr="00823579" w14:paraId="02AF04BA" w14:textId="77777777" w:rsidTr="005D24E1">
        <w:trPr>
          <w:trHeight w:val="300"/>
        </w:trPr>
        <w:tc>
          <w:tcPr>
            <w:tcW w:w="1066" w:type="dxa"/>
            <w:noWrap/>
            <w:hideMark/>
          </w:tcPr>
          <w:p w14:paraId="2C0A80F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A0144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0DB417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9</w:t>
            </w:r>
          </w:p>
        </w:tc>
        <w:tc>
          <w:tcPr>
            <w:tcW w:w="960" w:type="dxa"/>
            <w:noWrap/>
            <w:hideMark/>
          </w:tcPr>
          <w:p w14:paraId="50F88E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w:t>
            </w:r>
          </w:p>
        </w:tc>
        <w:tc>
          <w:tcPr>
            <w:tcW w:w="960" w:type="dxa"/>
            <w:noWrap/>
            <w:hideMark/>
          </w:tcPr>
          <w:p w14:paraId="6A8793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4</w:t>
            </w:r>
          </w:p>
        </w:tc>
        <w:tc>
          <w:tcPr>
            <w:tcW w:w="960" w:type="dxa"/>
            <w:noWrap/>
            <w:hideMark/>
          </w:tcPr>
          <w:p w14:paraId="6E3AA4C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57.975</w:t>
            </w:r>
          </w:p>
        </w:tc>
        <w:tc>
          <w:tcPr>
            <w:tcW w:w="960" w:type="dxa"/>
            <w:noWrap/>
            <w:hideMark/>
          </w:tcPr>
          <w:p w14:paraId="5AD0433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123</w:t>
            </w:r>
          </w:p>
        </w:tc>
      </w:tr>
      <w:tr w:rsidR="005D24E1" w:rsidRPr="00823579" w14:paraId="29ADD10C" w14:textId="77777777" w:rsidTr="005D24E1">
        <w:trPr>
          <w:trHeight w:val="300"/>
        </w:trPr>
        <w:tc>
          <w:tcPr>
            <w:tcW w:w="1066" w:type="dxa"/>
            <w:noWrap/>
            <w:hideMark/>
          </w:tcPr>
          <w:p w14:paraId="0F54F71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4997E49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328ED9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6</w:t>
            </w:r>
          </w:p>
        </w:tc>
        <w:tc>
          <w:tcPr>
            <w:tcW w:w="960" w:type="dxa"/>
            <w:noWrap/>
            <w:hideMark/>
          </w:tcPr>
          <w:p w14:paraId="342F7BF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4</w:t>
            </w:r>
          </w:p>
        </w:tc>
        <w:tc>
          <w:tcPr>
            <w:tcW w:w="960" w:type="dxa"/>
            <w:noWrap/>
            <w:hideMark/>
          </w:tcPr>
          <w:p w14:paraId="1CB2AE5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8</w:t>
            </w:r>
          </w:p>
        </w:tc>
        <w:tc>
          <w:tcPr>
            <w:tcW w:w="960" w:type="dxa"/>
            <w:noWrap/>
            <w:hideMark/>
          </w:tcPr>
          <w:p w14:paraId="0DD6CE4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65.003</w:t>
            </w:r>
          </w:p>
        </w:tc>
        <w:tc>
          <w:tcPr>
            <w:tcW w:w="960" w:type="dxa"/>
            <w:noWrap/>
            <w:hideMark/>
          </w:tcPr>
          <w:p w14:paraId="04B4DD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31</w:t>
            </w:r>
          </w:p>
        </w:tc>
      </w:tr>
      <w:tr w:rsidR="005D24E1" w:rsidRPr="00823579" w14:paraId="3A86376F" w14:textId="77777777" w:rsidTr="005D24E1">
        <w:trPr>
          <w:trHeight w:val="300"/>
        </w:trPr>
        <w:tc>
          <w:tcPr>
            <w:tcW w:w="1066" w:type="dxa"/>
            <w:noWrap/>
            <w:hideMark/>
          </w:tcPr>
          <w:p w14:paraId="0C398F75"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KM</w:t>
            </w:r>
          </w:p>
        </w:tc>
        <w:tc>
          <w:tcPr>
            <w:tcW w:w="960" w:type="dxa"/>
            <w:noWrap/>
            <w:hideMark/>
          </w:tcPr>
          <w:p w14:paraId="174123A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24</w:t>
            </w:r>
          </w:p>
        </w:tc>
        <w:tc>
          <w:tcPr>
            <w:tcW w:w="960" w:type="dxa"/>
            <w:noWrap/>
            <w:hideMark/>
          </w:tcPr>
          <w:p w14:paraId="3902186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8</w:t>
            </w:r>
          </w:p>
        </w:tc>
        <w:tc>
          <w:tcPr>
            <w:tcW w:w="960" w:type="dxa"/>
            <w:noWrap/>
            <w:hideMark/>
          </w:tcPr>
          <w:p w14:paraId="206E497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7</w:t>
            </w:r>
          </w:p>
        </w:tc>
        <w:tc>
          <w:tcPr>
            <w:tcW w:w="960" w:type="dxa"/>
            <w:noWrap/>
            <w:hideMark/>
          </w:tcPr>
          <w:p w14:paraId="4204EFE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5</w:t>
            </w:r>
          </w:p>
        </w:tc>
        <w:tc>
          <w:tcPr>
            <w:tcW w:w="960" w:type="dxa"/>
            <w:noWrap/>
            <w:hideMark/>
          </w:tcPr>
          <w:p w14:paraId="52739DE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564.708</w:t>
            </w:r>
          </w:p>
        </w:tc>
        <w:tc>
          <w:tcPr>
            <w:tcW w:w="960" w:type="dxa"/>
            <w:noWrap/>
            <w:hideMark/>
          </w:tcPr>
          <w:p w14:paraId="387D508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46</w:t>
            </w:r>
          </w:p>
        </w:tc>
      </w:tr>
      <w:tr w:rsidR="005D24E1" w:rsidRPr="00823579" w14:paraId="4D076B21" w14:textId="77777777" w:rsidTr="005D24E1">
        <w:trPr>
          <w:trHeight w:val="300"/>
        </w:trPr>
        <w:tc>
          <w:tcPr>
            <w:tcW w:w="1066" w:type="dxa"/>
            <w:noWrap/>
            <w:hideMark/>
          </w:tcPr>
          <w:p w14:paraId="4A097D9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69248CC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42</w:t>
            </w:r>
          </w:p>
        </w:tc>
        <w:tc>
          <w:tcPr>
            <w:tcW w:w="960" w:type="dxa"/>
            <w:noWrap/>
            <w:hideMark/>
          </w:tcPr>
          <w:p w14:paraId="3A3AB17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95</w:t>
            </w:r>
          </w:p>
        </w:tc>
        <w:tc>
          <w:tcPr>
            <w:tcW w:w="960" w:type="dxa"/>
            <w:noWrap/>
            <w:hideMark/>
          </w:tcPr>
          <w:p w14:paraId="78B650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0548D7B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6</w:t>
            </w:r>
          </w:p>
        </w:tc>
        <w:tc>
          <w:tcPr>
            <w:tcW w:w="960" w:type="dxa"/>
            <w:noWrap/>
            <w:hideMark/>
          </w:tcPr>
          <w:p w14:paraId="568898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457.001</w:t>
            </w:r>
          </w:p>
        </w:tc>
        <w:tc>
          <w:tcPr>
            <w:tcW w:w="960" w:type="dxa"/>
            <w:noWrap/>
            <w:hideMark/>
          </w:tcPr>
          <w:p w14:paraId="515F388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23</w:t>
            </w:r>
          </w:p>
        </w:tc>
      </w:tr>
      <w:tr w:rsidR="005D24E1" w:rsidRPr="00823579" w14:paraId="57C4563A" w14:textId="77777777" w:rsidTr="005D24E1">
        <w:trPr>
          <w:trHeight w:val="300"/>
        </w:trPr>
        <w:tc>
          <w:tcPr>
            <w:tcW w:w="1066" w:type="dxa"/>
            <w:noWrap/>
            <w:hideMark/>
          </w:tcPr>
          <w:p w14:paraId="30A5A8A8"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5E43FC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w:t>
            </w:r>
          </w:p>
        </w:tc>
        <w:tc>
          <w:tcPr>
            <w:tcW w:w="960" w:type="dxa"/>
            <w:noWrap/>
            <w:hideMark/>
          </w:tcPr>
          <w:p w14:paraId="713832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13F61BD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6</w:t>
            </w:r>
          </w:p>
        </w:tc>
        <w:tc>
          <w:tcPr>
            <w:tcW w:w="960" w:type="dxa"/>
            <w:noWrap/>
            <w:hideMark/>
          </w:tcPr>
          <w:p w14:paraId="6397AC2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2</w:t>
            </w:r>
          </w:p>
        </w:tc>
        <w:tc>
          <w:tcPr>
            <w:tcW w:w="960" w:type="dxa"/>
            <w:noWrap/>
            <w:hideMark/>
          </w:tcPr>
          <w:p w14:paraId="4CB416D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749.833</w:t>
            </w:r>
          </w:p>
        </w:tc>
        <w:tc>
          <w:tcPr>
            <w:tcW w:w="960" w:type="dxa"/>
            <w:noWrap/>
            <w:hideMark/>
          </w:tcPr>
          <w:p w14:paraId="33DD9C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9</w:t>
            </w:r>
          </w:p>
        </w:tc>
      </w:tr>
      <w:tr w:rsidR="005D24E1" w:rsidRPr="00823579" w14:paraId="36B4EA85" w14:textId="77777777" w:rsidTr="005D24E1">
        <w:trPr>
          <w:trHeight w:val="300"/>
        </w:trPr>
        <w:tc>
          <w:tcPr>
            <w:tcW w:w="1066" w:type="dxa"/>
            <w:noWrap/>
            <w:hideMark/>
          </w:tcPr>
          <w:p w14:paraId="222CE2F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2F0CB75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3</w:t>
            </w:r>
          </w:p>
        </w:tc>
        <w:tc>
          <w:tcPr>
            <w:tcW w:w="960" w:type="dxa"/>
            <w:noWrap/>
            <w:hideMark/>
          </w:tcPr>
          <w:p w14:paraId="15E142C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9</w:t>
            </w:r>
          </w:p>
        </w:tc>
        <w:tc>
          <w:tcPr>
            <w:tcW w:w="960" w:type="dxa"/>
            <w:noWrap/>
            <w:hideMark/>
          </w:tcPr>
          <w:p w14:paraId="7DCB36B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4</w:t>
            </w:r>
          </w:p>
        </w:tc>
        <w:tc>
          <w:tcPr>
            <w:tcW w:w="960" w:type="dxa"/>
            <w:noWrap/>
            <w:hideMark/>
          </w:tcPr>
          <w:p w14:paraId="77FED8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960" w:type="dxa"/>
            <w:noWrap/>
            <w:hideMark/>
          </w:tcPr>
          <w:p w14:paraId="06BE043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50.916</w:t>
            </w:r>
          </w:p>
        </w:tc>
        <w:tc>
          <w:tcPr>
            <w:tcW w:w="960" w:type="dxa"/>
            <w:noWrap/>
            <w:hideMark/>
          </w:tcPr>
          <w:p w14:paraId="42B50CB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43</w:t>
            </w:r>
          </w:p>
        </w:tc>
      </w:tr>
      <w:tr w:rsidR="005D24E1" w:rsidRPr="00823579" w14:paraId="64C4C712" w14:textId="77777777" w:rsidTr="005D24E1">
        <w:trPr>
          <w:trHeight w:val="300"/>
        </w:trPr>
        <w:tc>
          <w:tcPr>
            <w:tcW w:w="1066" w:type="dxa"/>
            <w:noWrap/>
            <w:hideMark/>
          </w:tcPr>
          <w:p w14:paraId="5595D2B2"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6FC0E37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2</w:t>
            </w:r>
          </w:p>
        </w:tc>
        <w:tc>
          <w:tcPr>
            <w:tcW w:w="960" w:type="dxa"/>
            <w:noWrap/>
            <w:hideMark/>
          </w:tcPr>
          <w:p w14:paraId="55E2F5D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9</w:t>
            </w:r>
          </w:p>
        </w:tc>
        <w:tc>
          <w:tcPr>
            <w:tcW w:w="960" w:type="dxa"/>
            <w:noWrap/>
            <w:hideMark/>
          </w:tcPr>
          <w:p w14:paraId="7EFD259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54</w:t>
            </w:r>
          </w:p>
        </w:tc>
        <w:tc>
          <w:tcPr>
            <w:tcW w:w="960" w:type="dxa"/>
            <w:noWrap/>
            <w:hideMark/>
          </w:tcPr>
          <w:p w14:paraId="5097394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96</w:t>
            </w:r>
          </w:p>
        </w:tc>
        <w:tc>
          <w:tcPr>
            <w:tcW w:w="960" w:type="dxa"/>
            <w:noWrap/>
            <w:hideMark/>
          </w:tcPr>
          <w:p w14:paraId="547DB16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936.969</w:t>
            </w:r>
          </w:p>
        </w:tc>
        <w:tc>
          <w:tcPr>
            <w:tcW w:w="960" w:type="dxa"/>
            <w:noWrap/>
            <w:hideMark/>
          </w:tcPr>
          <w:p w14:paraId="750BE7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323</w:t>
            </w:r>
          </w:p>
        </w:tc>
      </w:tr>
      <w:tr w:rsidR="005D24E1" w:rsidRPr="00823579" w14:paraId="1BACC899" w14:textId="77777777" w:rsidTr="005D24E1">
        <w:trPr>
          <w:trHeight w:val="300"/>
        </w:trPr>
        <w:tc>
          <w:tcPr>
            <w:tcW w:w="1066" w:type="dxa"/>
            <w:noWrap/>
            <w:hideMark/>
          </w:tcPr>
          <w:p w14:paraId="6C15DFE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1E3C272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62</w:t>
            </w:r>
          </w:p>
        </w:tc>
        <w:tc>
          <w:tcPr>
            <w:tcW w:w="960" w:type="dxa"/>
            <w:noWrap/>
            <w:hideMark/>
          </w:tcPr>
          <w:p w14:paraId="04B76C9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8</w:t>
            </w:r>
          </w:p>
        </w:tc>
        <w:tc>
          <w:tcPr>
            <w:tcW w:w="960" w:type="dxa"/>
            <w:noWrap/>
            <w:hideMark/>
          </w:tcPr>
          <w:p w14:paraId="0BCCEF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49</w:t>
            </w:r>
          </w:p>
        </w:tc>
        <w:tc>
          <w:tcPr>
            <w:tcW w:w="960" w:type="dxa"/>
            <w:noWrap/>
            <w:hideMark/>
          </w:tcPr>
          <w:p w14:paraId="501113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w:t>
            </w:r>
          </w:p>
        </w:tc>
        <w:tc>
          <w:tcPr>
            <w:tcW w:w="960" w:type="dxa"/>
            <w:noWrap/>
            <w:hideMark/>
          </w:tcPr>
          <w:p w14:paraId="3A3761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8.304</w:t>
            </w:r>
          </w:p>
        </w:tc>
        <w:tc>
          <w:tcPr>
            <w:tcW w:w="960" w:type="dxa"/>
            <w:noWrap/>
            <w:hideMark/>
          </w:tcPr>
          <w:p w14:paraId="7996725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3</w:t>
            </w:r>
          </w:p>
        </w:tc>
      </w:tr>
      <w:tr w:rsidR="005D24E1" w:rsidRPr="00823579" w14:paraId="24C43B29" w14:textId="77777777" w:rsidTr="005D24E1">
        <w:trPr>
          <w:trHeight w:val="300"/>
        </w:trPr>
        <w:tc>
          <w:tcPr>
            <w:tcW w:w="1066" w:type="dxa"/>
            <w:noWrap/>
            <w:hideMark/>
          </w:tcPr>
          <w:p w14:paraId="4E986588"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477BE4F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770C2B1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23</w:t>
            </w:r>
          </w:p>
        </w:tc>
        <w:tc>
          <w:tcPr>
            <w:tcW w:w="960" w:type="dxa"/>
            <w:noWrap/>
            <w:hideMark/>
          </w:tcPr>
          <w:p w14:paraId="28DE6DF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782CAD2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2</w:t>
            </w:r>
          </w:p>
        </w:tc>
        <w:tc>
          <w:tcPr>
            <w:tcW w:w="960" w:type="dxa"/>
            <w:noWrap/>
            <w:hideMark/>
          </w:tcPr>
          <w:p w14:paraId="64FBEC5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796.815</w:t>
            </w:r>
          </w:p>
        </w:tc>
        <w:tc>
          <w:tcPr>
            <w:tcW w:w="960" w:type="dxa"/>
            <w:noWrap/>
            <w:hideMark/>
          </w:tcPr>
          <w:p w14:paraId="2FA6958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284</w:t>
            </w:r>
          </w:p>
        </w:tc>
      </w:tr>
    </w:tbl>
    <w:p w14:paraId="72490E27" w14:textId="06C1DD4F" w:rsidR="003A5671" w:rsidRPr="00823579" w:rsidRDefault="003A5671" w:rsidP="002D1BEE"/>
    <w:p w14:paraId="5653D965" w14:textId="69C7CC49" w:rsidR="005D24E1" w:rsidRPr="00823579" w:rsidRDefault="005D24E1" w:rsidP="002D1BEE"/>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6826" w:type="dxa"/>
        <w:tblLook w:val="04A0" w:firstRow="1" w:lastRow="0" w:firstColumn="1" w:lastColumn="0" w:noHBand="0" w:noVBand="1"/>
      </w:tblPr>
      <w:tblGrid>
        <w:gridCol w:w="1279"/>
        <w:gridCol w:w="960"/>
        <w:gridCol w:w="960"/>
        <w:gridCol w:w="960"/>
        <w:gridCol w:w="960"/>
        <w:gridCol w:w="1041"/>
        <w:gridCol w:w="960"/>
      </w:tblGrid>
      <w:tr w:rsidR="005D24E1" w:rsidRPr="00823579" w14:paraId="7DC10D97" w14:textId="77777777" w:rsidTr="005D24E1">
        <w:trPr>
          <w:trHeight w:val="300"/>
        </w:trPr>
        <w:tc>
          <w:tcPr>
            <w:tcW w:w="1066" w:type="dxa"/>
            <w:noWrap/>
            <w:hideMark/>
          </w:tcPr>
          <w:p w14:paraId="0D4B44D8" w14:textId="5845BF1F"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1B9CB9BC"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668E1BAA"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74C835B3"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3FC11847"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SS</w:t>
            </w:r>
          </w:p>
        </w:tc>
        <w:tc>
          <w:tcPr>
            <w:tcW w:w="960" w:type="dxa"/>
            <w:noWrap/>
            <w:hideMark/>
          </w:tcPr>
          <w:p w14:paraId="6DCD2632"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723F3429" w14:textId="77777777" w:rsidR="005D24E1" w:rsidRPr="00823579" w:rsidRDefault="005D24E1" w:rsidP="005D24E1">
            <w:pPr>
              <w:spacing w:line="240" w:lineRule="auto"/>
              <w:jc w:val="left"/>
              <w:rPr>
                <w:b/>
                <w:bCs/>
                <w:color w:val="000000"/>
                <w:sz w:val="22"/>
                <w:szCs w:val="22"/>
                <w:lang w:eastAsia="en-US"/>
              </w:rPr>
            </w:pPr>
            <w:r w:rsidRPr="00823579">
              <w:rPr>
                <w:b/>
                <w:bCs/>
                <w:color w:val="000000"/>
                <w:sz w:val="22"/>
                <w:szCs w:val="22"/>
                <w:lang w:eastAsia="en-US"/>
              </w:rPr>
              <w:t>DBS</w:t>
            </w:r>
          </w:p>
        </w:tc>
      </w:tr>
      <w:tr w:rsidR="005D24E1" w:rsidRPr="00823579" w14:paraId="4DFF2B4C" w14:textId="77777777" w:rsidTr="005D24E1">
        <w:trPr>
          <w:trHeight w:val="300"/>
        </w:trPr>
        <w:tc>
          <w:tcPr>
            <w:tcW w:w="1066" w:type="dxa"/>
            <w:noWrap/>
            <w:hideMark/>
          </w:tcPr>
          <w:p w14:paraId="72334E11"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3546D7E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1</w:t>
            </w:r>
          </w:p>
        </w:tc>
        <w:tc>
          <w:tcPr>
            <w:tcW w:w="960" w:type="dxa"/>
            <w:noWrap/>
            <w:hideMark/>
          </w:tcPr>
          <w:p w14:paraId="79D507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7C7DDF3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03E8FD2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7</w:t>
            </w:r>
          </w:p>
        </w:tc>
        <w:tc>
          <w:tcPr>
            <w:tcW w:w="960" w:type="dxa"/>
            <w:noWrap/>
            <w:hideMark/>
          </w:tcPr>
          <w:p w14:paraId="1C446F4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365.14</w:t>
            </w:r>
          </w:p>
        </w:tc>
        <w:tc>
          <w:tcPr>
            <w:tcW w:w="960" w:type="dxa"/>
            <w:noWrap/>
            <w:hideMark/>
          </w:tcPr>
          <w:p w14:paraId="086CB8E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226</w:t>
            </w:r>
          </w:p>
        </w:tc>
      </w:tr>
      <w:tr w:rsidR="005D24E1" w:rsidRPr="00823579" w14:paraId="1DF998F1" w14:textId="77777777" w:rsidTr="005D24E1">
        <w:trPr>
          <w:trHeight w:val="300"/>
        </w:trPr>
        <w:tc>
          <w:tcPr>
            <w:tcW w:w="1066" w:type="dxa"/>
            <w:noWrap/>
            <w:hideMark/>
          </w:tcPr>
          <w:p w14:paraId="512CDC3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410959D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35</w:t>
            </w:r>
          </w:p>
        </w:tc>
        <w:tc>
          <w:tcPr>
            <w:tcW w:w="960" w:type="dxa"/>
            <w:noWrap/>
            <w:hideMark/>
          </w:tcPr>
          <w:p w14:paraId="1EC84C7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052B713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1</w:t>
            </w:r>
          </w:p>
        </w:tc>
        <w:tc>
          <w:tcPr>
            <w:tcW w:w="960" w:type="dxa"/>
            <w:noWrap/>
            <w:hideMark/>
          </w:tcPr>
          <w:p w14:paraId="6EA4077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69</w:t>
            </w:r>
          </w:p>
        </w:tc>
        <w:tc>
          <w:tcPr>
            <w:tcW w:w="960" w:type="dxa"/>
            <w:noWrap/>
            <w:hideMark/>
          </w:tcPr>
          <w:p w14:paraId="25BFB6C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418.442</w:t>
            </w:r>
          </w:p>
        </w:tc>
        <w:tc>
          <w:tcPr>
            <w:tcW w:w="960" w:type="dxa"/>
            <w:noWrap/>
            <w:hideMark/>
          </w:tcPr>
          <w:p w14:paraId="46D2BF1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2</w:t>
            </w:r>
          </w:p>
        </w:tc>
      </w:tr>
      <w:tr w:rsidR="005D24E1" w:rsidRPr="00823579" w14:paraId="2D206049" w14:textId="77777777" w:rsidTr="005D24E1">
        <w:trPr>
          <w:trHeight w:val="300"/>
        </w:trPr>
        <w:tc>
          <w:tcPr>
            <w:tcW w:w="1066" w:type="dxa"/>
            <w:noWrap/>
            <w:hideMark/>
          </w:tcPr>
          <w:p w14:paraId="0B6D294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75D42B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28</w:t>
            </w:r>
          </w:p>
        </w:tc>
        <w:tc>
          <w:tcPr>
            <w:tcW w:w="960" w:type="dxa"/>
            <w:noWrap/>
            <w:hideMark/>
          </w:tcPr>
          <w:p w14:paraId="6799AB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8</w:t>
            </w:r>
          </w:p>
        </w:tc>
        <w:tc>
          <w:tcPr>
            <w:tcW w:w="960" w:type="dxa"/>
            <w:noWrap/>
            <w:hideMark/>
          </w:tcPr>
          <w:p w14:paraId="0D4F98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9</w:t>
            </w:r>
          </w:p>
        </w:tc>
        <w:tc>
          <w:tcPr>
            <w:tcW w:w="960" w:type="dxa"/>
            <w:noWrap/>
            <w:hideMark/>
          </w:tcPr>
          <w:p w14:paraId="41871EF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w:t>
            </w:r>
          </w:p>
        </w:tc>
        <w:tc>
          <w:tcPr>
            <w:tcW w:w="960" w:type="dxa"/>
            <w:noWrap/>
            <w:hideMark/>
          </w:tcPr>
          <w:p w14:paraId="77BB40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17.91</w:t>
            </w:r>
          </w:p>
        </w:tc>
        <w:tc>
          <w:tcPr>
            <w:tcW w:w="960" w:type="dxa"/>
            <w:noWrap/>
            <w:hideMark/>
          </w:tcPr>
          <w:p w14:paraId="6598AC8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1A2D22D2" w14:textId="77777777" w:rsidTr="005D24E1">
        <w:trPr>
          <w:trHeight w:val="300"/>
        </w:trPr>
        <w:tc>
          <w:tcPr>
            <w:tcW w:w="1066" w:type="dxa"/>
            <w:noWrap/>
            <w:hideMark/>
          </w:tcPr>
          <w:p w14:paraId="4E1A99CD"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6D8B19A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3</w:t>
            </w:r>
          </w:p>
        </w:tc>
        <w:tc>
          <w:tcPr>
            <w:tcW w:w="960" w:type="dxa"/>
            <w:noWrap/>
            <w:hideMark/>
          </w:tcPr>
          <w:p w14:paraId="0C64D14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3</w:t>
            </w:r>
          </w:p>
        </w:tc>
        <w:tc>
          <w:tcPr>
            <w:tcW w:w="960" w:type="dxa"/>
            <w:noWrap/>
            <w:hideMark/>
          </w:tcPr>
          <w:p w14:paraId="12BD329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11</w:t>
            </w:r>
          </w:p>
        </w:tc>
        <w:tc>
          <w:tcPr>
            <w:tcW w:w="960" w:type="dxa"/>
            <w:noWrap/>
            <w:hideMark/>
          </w:tcPr>
          <w:p w14:paraId="7F4A7B4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5</w:t>
            </w:r>
          </w:p>
        </w:tc>
        <w:tc>
          <w:tcPr>
            <w:tcW w:w="960" w:type="dxa"/>
            <w:noWrap/>
            <w:hideMark/>
          </w:tcPr>
          <w:p w14:paraId="676779D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21.748</w:t>
            </w:r>
          </w:p>
        </w:tc>
        <w:tc>
          <w:tcPr>
            <w:tcW w:w="960" w:type="dxa"/>
            <w:noWrap/>
            <w:hideMark/>
          </w:tcPr>
          <w:p w14:paraId="07BA892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97</w:t>
            </w:r>
          </w:p>
        </w:tc>
      </w:tr>
      <w:tr w:rsidR="005D24E1" w:rsidRPr="00823579" w14:paraId="3E339B1B" w14:textId="77777777" w:rsidTr="005D24E1">
        <w:trPr>
          <w:trHeight w:val="300"/>
        </w:trPr>
        <w:tc>
          <w:tcPr>
            <w:tcW w:w="1066" w:type="dxa"/>
            <w:noWrap/>
            <w:hideMark/>
          </w:tcPr>
          <w:p w14:paraId="509D90D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47CAEEB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5</w:t>
            </w:r>
          </w:p>
        </w:tc>
        <w:tc>
          <w:tcPr>
            <w:tcW w:w="960" w:type="dxa"/>
            <w:noWrap/>
            <w:hideMark/>
          </w:tcPr>
          <w:p w14:paraId="4F357F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99</w:t>
            </w:r>
          </w:p>
        </w:tc>
        <w:tc>
          <w:tcPr>
            <w:tcW w:w="960" w:type="dxa"/>
            <w:noWrap/>
            <w:hideMark/>
          </w:tcPr>
          <w:p w14:paraId="526C567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55</w:t>
            </w:r>
          </w:p>
        </w:tc>
        <w:tc>
          <w:tcPr>
            <w:tcW w:w="960" w:type="dxa"/>
            <w:noWrap/>
            <w:hideMark/>
          </w:tcPr>
          <w:p w14:paraId="213CE2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05</w:t>
            </w:r>
          </w:p>
        </w:tc>
        <w:tc>
          <w:tcPr>
            <w:tcW w:w="960" w:type="dxa"/>
            <w:noWrap/>
            <w:hideMark/>
          </w:tcPr>
          <w:p w14:paraId="37C3699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14.12</w:t>
            </w:r>
          </w:p>
        </w:tc>
        <w:tc>
          <w:tcPr>
            <w:tcW w:w="960" w:type="dxa"/>
            <w:noWrap/>
            <w:hideMark/>
          </w:tcPr>
          <w:p w14:paraId="5EB76F3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6.292</w:t>
            </w:r>
          </w:p>
        </w:tc>
      </w:tr>
      <w:tr w:rsidR="005D24E1" w:rsidRPr="00823579" w14:paraId="208C7B7B" w14:textId="77777777" w:rsidTr="005D24E1">
        <w:trPr>
          <w:trHeight w:val="300"/>
        </w:trPr>
        <w:tc>
          <w:tcPr>
            <w:tcW w:w="1066" w:type="dxa"/>
            <w:noWrap/>
            <w:hideMark/>
          </w:tcPr>
          <w:p w14:paraId="5CD21EC4"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03F33B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37</w:t>
            </w:r>
          </w:p>
        </w:tc>
        <w:tc>
          <w:tcPr>
            <w:tcW w:w="960" w:type="dxa"/>
            <w:noWrap/>
            <w:hideMark/>
          </w:tcPr>
          <w:p w14:paraId="2547A92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21</w:t>
            </w:r>
          </w:p>
        </w:tc>
        <w:tc>
          <w:tcPr>
            <w:tcW w:w="960" w:type="dxa"/>
            <w:noWrap/>
            <w:hideMark/>
          </w:tcPr>
          <w:p w14:paraId="493077A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636A6C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81</w:t>
            </w:r>
          </w:p>
        </w:tc>
        <w:tc>
          <w:tcPr>
            <w:tcW w:w="960" w:type="dxa"/>
            <w:noWrap/>
            <w:hideMark/>
          </w:tcPr>
          <w:p w14:paraId="04D04A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689.184</w:t>
            </w:r>
          </w:p>
        </w:tc>
        <w:tc>
          <w:tcPr>
            <w:tcW w:w="960" w:type="dxa"/>
            <w:noWrap/>
            <w:hideMark/>
          </w:tcPr>
          <w:p w14:paraId="45B3DF5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013</w:t>
            </w:r>
          </w:p>
        </w:tc>
      </w:tr>
      <w:tr w:rsidR="005D24E1" w:rsidRPr="00823579" w14:paraId="25DE4E01" w14:textId="77777777" w:rsidTr="005D24E1">
        <w:trPr>
          <w:trHeight w:val="300"/>
        </w:trPr>
        <w:tc>
          <w:tcPr>
            <w:tcW w:w="1066" w:type="dxa"/>
            <w:noWrap/>
            <w:hideMark/>
          </w:tcPr>
          <w:p w14:paraId="4869D3D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1EF15EE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3</w:t>
            </w:r>
          </w:p>
        </w:tc>
        <w:tc>
          <w:tcPr>
            <w:tcW w:w="960" w:type="dxa"/>
            <w:noWrap/>
            <w:hideMark/>
          </w:tcPr>
          <w:p w14:paraId="2CD2EF2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3</w:t>
            </w:r>
          </w:p>
        </w:tc>
        <w:tc>
          <w:tcPr>
            <w:tcW w:w="960" w:type="dxa"/>
            <w:noWrap/>
            <w:hideMark/>
          </w:tcPr>
          <w:p w14:paraId="332CA0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44</w:t>
            </w:r>
          </w:p>
        </w:tc>
        <w:tc>
          <w:tcPr>
            <w:tcW w:w="960" w:type="dxa"/>
            <w:noWrap/>
            <w:hideMark/>
          </w:tcPr>
          <w:p w14:paraId="521DD97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367</w:t>
            </w:r>
          </w:p>
        </w:tc>
        <w:tc>
          <w:tcPr>
            <w:tcW w:w="960" w:type="dxa"/>
            <w:noWrap/>
            <w:hideMark/>
          </w:tcPr>
          <w:p w14:paraId="5E2C1C9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5863.065</w:t>
            </w:r>
          </w:p>
        </w:tc>
        <w:tc>
          <w:tcPr>
            <w:tcW w:w="960" w:type="dxa"/>
            <w:noWrap/>
            <w:hideMark/>
          </w:tcPr>
          <w:p w14:paraId="5D51CA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023</w:t>
            </w:r>
          </w:p>
        </w:tc>
      </w:tr>
      <w:tr w:rsidR="005D24E1" w:rsidRPr="00823579" w14:paraId="0EF366BE" w14:textId="77777777" w:rsidTr="005D24E1">
        <w:trPr>
          <w:trHeight w:val="300"/>
        </w:trPr>
        <w:tc>
          <w:tcPr>
            <w:tcW w:w="1066" w:type="dxa"/>
            <w:noWrap/>
            <w:hideMark/>
          </w:tcPr>
          <w:p w14:paraId="5C6337E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65658EC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38</w:t>
            </w:r>
          </w:p>
        </w:tc>
        <w:tc>
          <w:tcPr>
            <w:tcW w:w="960" w:type="dxa"/>
            <w:noWrap/>
            <w:hideMark/>
          </w:tcPr>
          <w:p w14:paraId="042483E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75</w:t>
            </w:r>
          </w:p>
        </w:tc>
        <w:tc>
          <w:tcPr>
            <w:tcW w:w="960" w:type="dxa"/>
            <w:noWrap/>
            <w:hideMark/>
          </w:tcPr>
          <w:p w14:paraId="07E3F8B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6</w:t>
            </w:r>
          </w:p>
        </w:tc>
        <w:tc>
          <w:tcPr>
            <w:tcW w:w="960" w:type="dxa"/>
            <w:noWrap/>
            <w:hideMark/>
          </w:tcPr>
          <w:p w14:paraId="4FC8BA1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46</w:t>
            </w:r>
          </w:p>
        </w:tc>
        <w:tc>
          <w:tcPr>
            <w:tcW w:w="960" w:type="dxa"/>
            <w:noWrap/>
            <w:hideMark/>
          </w:tcPr>
          <w:p w14:paraId="62975CF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05.553</w:t>
            </w:r>
          </w:p>
        </w:tc>
        <w:tc>
          <w:tcPr>
            <w:tcW w:w="960" w:type="dxa"/>
            <w:noWrap/>
            <w:hideMark/>
          </w:tcPr>
          <w:p w14:paraId="63D574E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043</w:t>
            </w:r>
          </w:p>
        </w:tc>
      </w:tr>
      <w:tr w:rsidR="005D24E1" w:rsidRPr="00823579" w14:paraId="7B8823BF" w14:textId="77777777" w:rsidTr="005D24E1">
        <w:trPr>
          <w:trHeight w:val="300"/>
        </w:trPr>
        <w:tc>
          <w:tcPr>
            <w:tcW w:w="1066" w:type="dxa"/>
            <w:noWrap/>
            <w:hideMark/>
          </w:tcPr>
          <w:p w14:paraId="2AB934CE"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KM</w:t>
            </w:r>
          </w:p>
        </w:tc>
        <w:tc>
          <w:tcPr>
            <w:tcW w:w="960" w:type="dxa"/>
            <w:noWrap/>
            <w:hideMark/>
          </w:tcPr>
          <w:p w14:paraId="1E2B9C0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595</w:t>
            </w:r>
          </w:p>
        </w:tc>
        <w:tc>
          <w:tcPr>
            <w:tcW w:w="960" w:type="dxa"/>
            <w:noWrap/>
            <w:hideMark/>
          </w:tcPr>
          <w:p w14:paraId="0A0C8BB0"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1E5790B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59</w:t>
            </w:r>
          </w:p>
        </w:tc>
        <w:tc>
          <w:tcPr>
            <w:tcW w:w="960" w:type="dxa"/>
            <w:noWrap/>
            <w:hideMark/>
          </w:tcPr>
          <w:p w14:paraId="2056A128"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2</w:t>
            </w:r>
          </w:p>
        </w:tc>
        <w:tc>
          <w:tcPr>
            <w:tcW w:w="960" w:type="dxa"/>
            <w:noWrap/>
            <w:hideMark/>
          </w:tcPr>
          <w:p w14:paraId="3671409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62.171</w:t>
            </w:r>
          </w:p>
        </w:tc>
        <w:tc>
          <w:tcPr>
            <w:tcW w:w="960" w:type="dxa"/>
            <w:noWrap/>
            <w:hideMark/>
          </w:tcPr>
          <w:p w14:paraId="31C8B30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386</w:t>
            </w:r>
          </w:p>
        </w:tc>
      </w:tr>
      <w:tr w:rsidR="005D24E1" w:rsidRPr="00823579" w14:paraId="6F18CD1F" w14:textId="77777777" w:rsidTr="005D24E1">
        <w:trPr>
          <w:trHeight w:val="300"/>
        </w:trPr>
        <w:tc>
          <w:tcPr>
            <w:tcW w:w="1066" w:type="dxa"/>
            <w:noWrap/>
            <w:hideMark/>
          </w:tcPr>
          <w:p w14:paraId="30D0564A"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438B311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4DE83CB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12</w:t>
            </w:r>
          </w:p>
        </w:tc>
        <w:tc>
          <w:tcPr>
            <w:tcW w:w="960" w:type="dxa"/>
            <w:noWrap/>
            <w:hideMark/>
          </w:tcPr>
          <w:p w14:paraId="616F0DA1"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78</w:t>
            </w:r>
          </w:p>
        </w:tc>
        <w:tc>
          <w:tcPr>
            <w:tcW w:w="960" w:type="dxa"/>
            <w:noWrap/>
            <w:hideMark/>
          </w:tcPr>
          <w:p w14:paraId="7C6AB3B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02</w:t>
            </w:r>
          </w:p>
        </w:tc>
        <w:tc>
          <w:tcPr>
            <w:tcW w:w="960" w:type="dxa"/>
            <w:noWrap/>
            <w:hideMark/>
          </w:tcPr>
          <w:p w14:paraId="247CCE8B"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649.436</w:t>
            </w:r>
          </w:p>
        </w:tc>
        <w:tc>
          <w:tcPr>
            <w:tcW w:w="960" w:type="dxa"/>
            <w:noWrap/>
            <w:hideMark/>
          </w:tcPr>
          <w:p w14:paraId="630C6F5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85</w:t>
            </w:r>
          </w:p>
        </w:tc>
      </w:tr>
      <w:tr w:rsidR="005D24E1" w:rsidRPr="00823579" w14:paraId="52AD1DB5" w14:textId="77777777" w:rsidTr="005D24E1">
        <w:trPr>
          <w:trHeight w:val="300"/>
        </w:trPr>
        <w:tc>
          <w:tcPr>
            <w:tcW w:w="1066" w:type="dxa"/>
            <w:noWrap/>
            <w:hideMark/>
          </w:tcPr>
          <w:p w14:paraId="25822103"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0C39489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14</w:t>
            </w:r>
          </w:p>
        </w:tc>
        <w:tc>
          <w:tcPr>
            <w:tcW w:w="960" w:type="dxa"/>
            <w:noWrap/>
            <w:hideMark/>
          </w:tcPr>
          <w:p w14:paraId="0CA24377"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5</w:t>
            </w:r>
          </w:p>
        </w:tc>
        <w:tc>
          <w:tcPr>
            <w:tcW w:w="960" w:type="dxa"/>
            <w:noWrap/>
            <w:hideMark/>
          </w:tcPr>
          <w:p w14:paraId="4802DCB5"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62</w:t>
            </w:r>
          </w:p>
        </w:tc>
        <w:tc>
          <w:tcPr>
            <w:tcW w:w="960" w:type="dxa"/>
            <w:noWrap/>
            <w:hideMark/>
          </w:tcPr>
          <w:p w14:paraId="30D9F99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07</w:t>
            </w:r>
          </w:p>
        </w:tc>
        <w:tc>
          <w:tcPr>
            <w:tcW w:w="960" w:type="dxa"/>
            <w:noWrap/>
            <w:hideMark/>
          </w:tcPr>
          <w:p w14:paraId="3549475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134.466</w:t>
            </w:r>
          </w:p>
        </w:tc>
        <w:tc>
          <w:tcPr>
            <w:tcW w:w="960" w:type="dxa"/>
            <w:noWrap/>
            <w:hideMark/>
          </w:tcPr>
          <w:p w14:paraId="57437A0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637</w:t>
            </w:r>
          </w:p>
        </w:tc>
      </w:tr>
      <w:tr w:rsidR="005D24E1" w:rsidRPr="00823579" w14:paraId="2B705A08" w14:textId="77777777" w:rsidTr="005D24E1">
        <w:trPr>
          <w:trHeight w:val="300"/>
        </w:trPr>
        <w:tc>
          <w:tcPr>
            <w:tcW w:w="1066" w:type="dxa"/>
            <w:noWrap/>
            <w:hideMark/>
          </w:tcPr>
          <w:p w14:paraId="56598750"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43A8EAB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42425D5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8</w:t>
            </w:r>
          </w:p>
        </w:tc>
        <w:tc>
          <w:tcPr>
            <w:tcW w:w="960" w:type="dxa"/>
            <w:noWrap/>
            <w:hideMark/>
          </w:tcPr>
          <w:p w14:paraId="0703455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05</w:t>
            </w:r>
          </w:p>
        </w:tc>
        <w:tc>
          <w:tcPr>
            <w:tcW w:w="960" w:type="dxa"/>
            <w:noWrap/>
            <w:hideMark/>
          </w:tcPr>
          <w:p w14:paraId="2388150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153</w:t>
            </w:r>
          </w:p>
        </w:tc>
        <w:tc>
          <w:tcPr>
            <w:tcW w:w="960" w:type="dxa"/>
            <w:noWrap/>
            <w:hideMark/>
          </w:tcPr>
          <w:p w14:paraId="369BF2D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3095.602</w:t>
            </w:r>
          </w:p>
        </w:tc>
        <w:tc>
          <w:tcPr>
            <w:tcW w:w="960" w:type="dxa"/>
            <w:noWrap/>
            <w:hideMark/>
          </w:tcPr>
          <w:p w14:paraId="17BF92D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973</w:t>
            </w:r>
          </w:p>
        </w:tc>
      </w:tr>
      <w:tr w:rsidR="005D24E1" w:rsidRPr="00823579" w14:paraId="69C06AD6" w14:textId="77777777" w:rsidTr="005D24E1">
        <w:trPr>
          <w:trHeight w:val="300"/>
        </w:trPr>
        <w:tc>
          <w:tcPr>
            <w:tcW w:w="1066" w:type="dxa"/>
            <w:noWrap/>
            <w:hideMark/>
          </w:tcPr>
          <w:p w14:paraId="103AB349"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36FCAAD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78</w:t>
            </w:r>
          </w:p>
        </w:tc>
        <w:tc>
          <w:tcPr>
            <w:tcW w:w="960" w:type="dxa"/>
            <w:noWrap/>
            <w:hideMark/>
          </w:tcPr>
          <w:p w14:paraId="16330A92"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01</w:t>
            </w:r>
          </w:p>
        </w:tc>
        <w:tc>
          <w:tcPr>
            <w:tcW w:w="960" w:type="dxa"/>
            <w:noWrap/>
            <w:hideMark/>
          </w:tcPr>
          <w:p w14:paraId="3F293E4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9</w:t>
            </w:r>
          </w:p>
        </w:tc>
        <w:tc>
          <w:tcPr>
            <w:tcW w:w="960" w:type="dxa"/>
            <w:noWrap/>
            <w:hideMark/>
          </w:tcPr>
          <w:p w14:paraId="2C482A2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78</w:t>
            </w:r>
          </w:p>
        </w:tc>
        <w:tc>
          <w:tcPr>
            <w:tcW w:w="960" w:type="dxa"/>
            <w:noWrap/>
            <w:hideMark/>
          </w:tcPr>
          <w:p w14:paraId="6786D32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682.128</w:t>
            </w:r>
          </w:p>
        </w:tc>
        <w:tc>
          <w:tcPr>
            <w:tcW w:w="960" w:type="dxa"/>
            <w:noWrap/>
            <w:hideMark/>
          </w:tcPr>
          <w:p w14:paraId="3A5F0144"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81</w:t>
            </w:r>
          </w:p>
        </w:tc>
      </w:tr>
      <w:tr w:rsidR="005D24E1" w:rsidRPr="00823579" w14:paraId="4BB3A9F2" w14:textId="77777777" w:rsidTr="005D24E1">
        <w:trPr>
          <w:trHeight w:val="300"/>
        </w:trPr>
        <w:tc>
          <w:tcPr>
            <w:tcW w:w="1066" w:type="dxa"/>
            <w:noWrap/>
            <w:hideMark/>
          </w:tcPr>
          <w:p w14:paraId="15CF8B7B"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5626AB3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648</w:t>
            </w:r>
          </w:p>
        </w:tc>
        <w:tc>
          <w:tcPr>
            <w:tcW w:w="960" w:type="dxa"/>
            <w:noWrap/>
            <w:hideMark/>
          </w:tcPr>
          <w:p w14:paraId="2482A23D"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36</w:t>
            </w:r>
          </w:p>
        </w:tc>
        <w:tc>
          <w:tcPr>
            <w:tcW w:w="960" w:type="dxa"/>
            <w:noWrap/>
            <w:hideMark/>
          </w:tcPr>
          <w:p w14:paraId="4296C86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97</w:t>
            </w:r>
          </w:p>
        </w:tc>
        <w:tc>
          <w:tcPr>
            <w:tcW w:w="960" w:type="dxa"/>
            <w:noWrap/>
            <w:hideMark/>
          </w:tcPr>
          <w:p w14:paraId="2D936493"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5</w:t>
            </w:r>
          </w:p>
        </w:tc>
        <w:tc>
          <w:tcPr>
            <w:tcW w:w="960" w:type="dxa"/>
            <w:noWrap/>
            <w:hideMark/>
          </w:tcPr>
          <w:p w14:paraId="0A861B9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257.642</w:t>
            </w:r>
          </w:p>
        </w:tc>
        <w:tc>
          <w:tcPr>
            <w:tcW w:w="960" w:type="dxa"/>
            <w:noWrap/>
            <w:hideMark/>
          </w:tcPr>
          <w:p w14:paraId="55DE496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2.482</w:t>
            </w:r>
          </w:p>
        </w:tc>
      </w:tr>
      <w:tr w:rsidR="005D24E1" w:rsidRPr="00823579" w14:paraId="2270132B" w14:textId="77777777" w:rsidTr="005D24E1">
        <w:trPr>
          <w:trHeight w:val="300"/>
        </w:trPr>
        <w:tc>
          <w:tcPr>
            <w:tcW w:w="1066" w:type="dxa"/>
            <w:noWrap/>
            <w:hideMark/>
          </w:tcPr>
          <w:p w14:paraId="468B9077" w14:textId="77777777" w:rsidR="005D24E1" w:rsidRPr="00823579" w:rsidRDefault="005D24E1" w:rsidP="005D24E1">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332001E"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756</w:t>
            </w:r>
          </w:p>
        </w:tc>
        <w:tc>
          <w:tcPr>
            <w:tcW w:w="960" w:type="dxa"/>
            <w:noWrap/>
            <w:hideMark/>
          </w:tcPr>
          <w:p w14:paraId="603B6566"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887</w:t>
            </w:r>
          </w:p>
        </w:tc>
        <w:tc>
          <w:tcPr>
            <w:tcW w:w="960" w:type="dxa"/>
            <w:noWrap/>
            <w:hideMark/>
          </w:tcPr>
          <w:p w14:paraId="61ADE679"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932</w:t>
            </w:r>
          </w:p>
        </w:tc>
        <w:tc>
          <w:tcPr>
            <w:tcW w:w="960" w:type="dxa"/>
            <w:noWrap/>
            <w:hideMark/>
          </w:tcPr>
          <w:p w14:paraId="676FA9CA"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0.287</w:t>
            </w:r>
          </w:p>
        </w:tc>
        <w:tc>
          <w:tcPr>
            <w:tcW w:w="960" w:type="dxa"/>
            <w:noWrap/>
            <w:hideMark/>
          </w:tcPr>
          <w:p w14:paraId="41D1918F"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4445.648</w:t>
            </w:r>
          </w:p>
        </w:tc>
        <w:tc>
          <w:tcPr>
            <w:tcW w:w="960" w:type="dxa"/>
            <w:noWrap/>
            <w:hideMark/>
          </w:tcPr>
          <w:p w14:paraId="1FC9F95C" w14:textId="77777777" w:rsidR="005D24E1" w:rsidRPr="00823579" w:rsidRDefault="005D24E1" w:rsidP="005D24E1">
            <w:pPr>
              <w:spacing w:line="240" w:lineRule="auto"/>
              <w:jc w:val="right"/>
              <w:rPr>
                <w:color w:val="000000"/>
                <w:sz w:val="22"/>
                <w:szCs w:val="22"/>
                <w:lang w:eastAsia="en-US"/>
              </w:rPr>
            </w:pPr>
            <w:r w:rsidRPr="00823579">
              <w:rPr>
                <w:color w:val="000000"/>
                <w:sz w:val="22"/>
                <w:szCs w:val="22"/>
                <w:lang w:eastAsia="en-US"/>
              </w:rPr>
              <w:t>1.709</w:t>
            </w:r>
          </w:p>
        </w:tc>
      </w:tr>
    </w:tbl>
    <w:p w14:paraId="3226BC17" w14:textId="77777777" w:rsidR="005D24E1" w:rsidRPr="00823579" w:rsidRDefault="005D24E1" w:rsidP="002D1BEE"/>
    <w:p w14:paraId="59E67910" w14:textId="79BF38D8" w:rsidR="003A5671" w:rsidRPr="00823579" w:rsidRDefault="003A5671" w:rsidP="002D1BEE"/>
    <w:p w14:paraId="37F4B519" w14:textId="41D45906" w:rsidR="003A5671" w:rsidRPr="00823579" w:rsidRDefault="003A5671" w:rsidP="002D1BEE"/>
    <w:p w14:paraId="0A6805F6" w14:textId="53B96C7B" w:rsidR="003A5671" w:rsidRPr="00823579" w:rsidRDefault="003A5671" w:rsidP="002D1BEE"/>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6826" w:type="dxa"/>
        <w:tblLook w:val="04A0" w:firstRow="1" w:lastRow="0" w:firstColumn="1" w:lastColumn="0" w:noHBand="0" w:noVBand="1"/>
      </w:tblPr>
      <w:tblGrid>
        <w:gridCol w:w="1279"/>
        <w:gridCol w:w="960"/>
        <w:gridCol w:w="960"/>
        <w:gridCol w:w="960"/>
        <w:gridCol w:w="960"/>
        <w:gridCol w:w="1041"/>
        <w:gridCol w:w="960"/>
      </w:tblGrid>
      <w:tr w:rsidR="003A5671" w:rsidRPr="00823579" w14:paraId="7F19238C" w14:textId="77777777" w:rsidTr="003A5671">
        <w:trPr>
          <w:trHeight w:val="300"/>
        </w:trPr>
        <w:tc>
          <w:tcPr>
            <w:tcW w:w="1066" w:type="dxa"/>
            <w:noWrap/>
            <w:hideMark/>
          </w:tcPr>
          <w:p w14:paraId="537C43E4" w14:textId="08D41958"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lgorithm</w:t>
            </w:r>
          </w:p>
        </w:tc>
        <w:tc>
          <w:tcPr>
            <w:tcW w:w="960" w:type="dxa"/>
            <w:noWrap/>
            <w:hideMark/>
          </w:tcPr>
          <w:p w14:paraId="614576A4"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RI</w:t>
            </w:r>
          </w:p>
        </w:tc>
        <w:tc>
          <w:tcPr>
            <w:tcW w:w="960" w:type="dxa"/>
            <w:noWrap/>
            <w:hideMark/>
          </w:tcPr>
          <w:p w14:paraId="40E5523C"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AMI</w:t>
            </w:r>
          </w:p>
        </w:tc>
        <w:tc>
          <w:tcPr>
            <w:tcW w:w="960" w:type="dxa"/>
            <w:noWrap/>
            <w:hideMark/>
          </w:tcPr>
          <w:p w14:paraId="3890ADC6"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Purity</w:t>
            </w:r>
          </w:p>
        </w:tc>
        <w:tc>
          <w:tcPr>
            <w:tcW w:w="960" w:type="dxa"/>
            <w:noWrap/>
            <w:hideMark/>
          </w:tcPr>
          <w:p w14:paraId="216766F0"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SS</w:t>
            </w:r>
          </w:p>
        </w:tc>
        <w:tc>
          <w:tcPr>
            <w:tcW w:w="960" w:type="dxa"/>
            <w:noWrap/>
            <w:hideMark/>
          </w:tcPr>
          <w:p w14:paraId="16E4CF25"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CHS</w:t>
            </w:r>
          </w:p>
        </w:tc>
        <w:tc>
          <w:tcPr>
            <w:tcW w:w="960" w:type="dxa"/>
            <w:noWrap/>
            <w:hideMark/>
          </w:tcPr>
          <w:p w14:paraId="62EB7CA1" w14:textId="77777777" w:rsidR="003A5671" w:rsidRPr="00823579" w:rsidRDefault="003A5671" w:rsidP="003A5671">
            <w:pPr>
              <w:spacing w:line="240" w:lineRule="auto"/>
              <w:jc w:val="left"/>
              <w:rPr>
                <w:b/>
                <w:bCs/>
                <w:color w:val="000000"/>
                <w:sz w:val="22"/>
                <w:szCs w:val="22"/>
                <w:lang w:eastAsia="en-US"/>
              </w:rPr>
            </w:pPr>
            <w:r w:rsidRPr="00823579">
              <w:rPr>
                <w:b/>
                <w:bCs/>
                <w:color w:val="000000"/>
                <w:sz w:val="22"/>
                <w:szCs w:val="22"/>
                <w:lang w:eastAsia="en-US"/>
              </w:rPr>
              <w:t>DBS</w:t>
            </w:r>
          </w:p>
        </w:tc>
      </w:tr>
      <w:tr w:rsidR="003A5671" w:rsidRPr="00823579" w14:paraId="705BD20E" w14:textId="77777777" w:rsidTr="003A5671">
        <w:trPr>
          <w:trHeight w:val="300"/>
        </w:trPr>
        <w:tc>
          <w:tcPr>
            <w:tcW w:w="1066" w:type="dxa"/>
            <w:noWrap/>
            <w:hideMark/>
          </w:tcPr>
          <w:p w14:paraId="0275A3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PCA</w:t>
            </w:r>
          </w:p>
        </w:tc>
        <w:tc>
          <w:tcPr>
            <w:tcW w:w="960" w:type="dxa"/>
            <w:noWrap/>
            <w:hideMark/>
          </w:tcPr>
          <w:p w14:paraId="7617DA2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38</w:t>
            </w:r>
          </w:p>
        </w:tc>
        <w:tc>
          <w:tcPr>
            <w:tcW w:w="960" w:type="dxa"/>
            <w:noWrap/>
            <w:hideMark/>
          </w:tcPr>
          <w:p w14:paraId="0C1A2A5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5</w:t>
            </w:r>
          </w:p>
        </w:tc>
        <w:tc>
          <w:tcPr>
            <w:tcW w:w="960" w:type="dxa"/>
            <w:noWrap/>
            <w:hideMark/>
          </w:tcPr>
          <w:p w14:paraId="62D6764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6</w:t>
            </w:r>
          </w:p>
        </w:tc>
        <w:tc>
          <w:tcPr>
            <w:tcW w:w="960" w:type="dxa"/>
            <w:noWrap/>
            <w:hideMark/>
          </w:tcPr>
          <w:p w14:paraId="5883C6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6</w:t>
            </w:r>
          </w:p>
        </w:tc>
        <w:tc>
          <w:tcPr>
            <w:tcW w:w="960" w:type="dxa"/>
            <w:noWrap/>
            <w:hideMark/>
          </w:tcPr>
          <w:p w14:paraId="526109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37.573</w:t>
            </w:r>
          </w:p>
        </w:tc>
        <w:tc>
          <w:tcPr>
            <w:tcW w:w="960" w:type="dxa"/>
            <w:noWrap/>
            <w:hideMark/>
          </w:tcPr>
          <w:p w14:paraId="6FA38CC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65</w:t>
            </w:r>
          </w:p>
        </w:tc>
      </w:tr>
      <w:tr w:rsidR="003A5671" w:rsidRPr="00823579" w14:paraId="2142362A" w14:textId="77777777" w:rsidTr="003A5671">
        <w:trPr>
          <w:trHeight w:val="300"/>
        </w:trPr>
        <w:tc>
          <w:tcPr>
            <w:tcW w:w="1066" w:type="dxa"/>
            <w:noWrap/>
            <w:hideMark/>
          </w:tcPr>
          <w:p w14:paraId="0D964C5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CA</w:t>
            </w:r>
          </w:p>
        </w:tc>
        <w:tc>
          <w:tcPr>
            <w:tcW w:w="960" w:type="dxa"/>
            <w:noWrap/>
            <w:hideMark/>
          </w:tcPr>
          <w:p w14:paraId="59FC473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6</w:t>
            </w:r>
          </w:p>
        </w:tc>
        <w:tc>
          <w:tcPr>
            <w:tcW w:w="960" w:type="dxa"/>
            <w:noWrap/>
            <w:hideMark/>
          </w:tcPr>
          <w:p w14:paraId="3E44714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w:t>
            </w:r>
          </w:p>
        </w:tc>
        <w:tc>
          <w:tcPr>
            <w:tcW w:w="960" w:type="dxa"/>
            <w:noWrap/>
            <w:hideMark/>
          </w:tcPr>
          <w:p w14:paraId="62BB87E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3</w:t>
            </w:r>
          </w:p>
        </w:tc>
        <w:tc>
          <w:tcPr>
            <w:tcW w:w="960" w:type="dxa"/>
            <w:noWrap/>
            <w:hideMark/>
          </w:tcPr>
          <w:p w14:paraId="4F59056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81</w:t>
            </w:r>
          </w:p>
        </w:tc>
        <w:tc>
          <w:tcPr>
            <w:tcW w:w="960" w:type="dxa"/>
            <w:noWrap/>
            <w:hideMark/>
          </w:tcPr>
          <w:p w14:paraId="253116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2.313</w:t>
            </w:r>
          </w:p>
        </w:tc>
        <w:tc>
          <w:tcPr>
            <w:tcW w:w="960" w:type="dxa"/>
            <w:noWrap/>
            <w:hideMark/>
          </w:tcPr>
          <w:p w14:paraId="67396E1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033</w:t>
            </w:r>
          </w:p>
        </w:tc>
      </w:tr>
      <w:tr w:rsidR="003A5671" w:rsidRPr="00823579" w14:paraId="56DC5399" w14:textId="77777777" w:rsidTr="003A5671">
        <w:trPr>
          <w:trHeight w:val="300"/>
        </w:trPr>
        <w:tc>
          <w:tcPr>
            <w:tcW w:w="1066" w:type="dxa"/>
            <w:noWrap/>
            <w:hideMark/>
          </w:tcPr>
          <w:p w14:paraId="0424A4C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somap</w:t>
            </w:r>
          </w:p>
        </w:tc>
        <w:tc>
          <w:tcPr>
            <w:tcW w:w="960" w:type="dxa"/>
            <w:noWrap/>
            <w:hideMark/>
          </w:tcPr>
          <w:p w14:paraId="0CD13C2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07</w:t>
            </w:r>
          </w:p>
        </w:tc>
        <w:tc>
          <w:tcPr>
            <w:tcW w:w="960" w:type="dxa"/>
            <w:noWrap/>
            <w:hideMark/>
          </w:tcPr>
          <w:p w14:paraId="51FCAAC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1</w:t>
            </w:r>
          </w:p>
        </w:tc>
        <w:tc>
          <w:tcPr>
            <w:tcW w:w="960" w:type="dxa"/>
            <w:noWrap/>
            <w:hideMark/>
          </w:tcPr>
          <w:p w14:paraId="6530B0F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65</w:t>
            </w:r>
          </w:p>
        </w:tc>
        <w:tc>
          <w:tcPr>
            <w:tcW w:w="960" w:type="dxa"/>
            <w:noWrap/>
            <w:hideMark/>
          </w:tcPr>
          <w:p w14:paraId="1801ECA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7</w:t>
            </w:r>
          </w:p>
        </w:tc>
        <w:tc>
          <w:tcPr>
            <w:tcW w:w="960" w:type="dxa"/>
            <w:noWrap/>
            <w:hideMark/>
          </w:tcPr>
          <w:p w14:paraId="1CE1160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452.905</w:t>
            </w:r>
          </w:p>
        </w:tc>
        <w:tc>
          <w:tcPr>
            <w:tcW w:w="960" w:type="dxa"/>
            <w:noWrap/>
            <w:hideMark/>
          </w:tcPr>
          <w:p w14:paraId="0217672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59</w:t>
            </w:r>
          </w:p>
        </w:tc>
      </w:tr>
      <w:tr w:rsidR="003A5671" w:rsidRPr="00823579" w14:paraId="2C01AB6E" w14:textId="77777777" w:rsidTr="003A5671">
        <w:trPr>
          <w:trHeight w:val="300"/>
        </w:trPr>
        <w:tc>
          <w:tcPr>
            <w:tcW w:w="1066" w:type="dxa"/>
            <w:noWrap/>
            <w:hideMark/>
          </w:tcPr>
          <w:p w14:paraId="5D80030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CeDeC</w:t>
            </w:r>
          </w:p>
        </w:tc>
        <w:tc>
          <w:tcPr>
            <w:tcW w:w="960" w:type="dxa"/>
            <w:noWrap/>
            <w:hideMark/>
          </w:tcPr>
          <w:p w14:paraId="13010A5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86</w:t>
            </w:r>
          </w:p>
        </w:tc>
        <w:tc>
          <w:tcPr>
            <w:tcW w:w="960" w:type="dxa"/>
            <w:noWrap/>
            <w:hideMark/>
          </w:tcPr>
          <w:p w14:paraId="29F6B3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06</w:t>
            </w:r>
          </w:p>
        </w:tc>
        <w:tc>
          <w:tcPr>
            <w:tcW w:w="960" w:type="dxa"/>
            <w:noWrap/>
            <w:hideMark/>
          </w:tcPr>
          <w:p w14:paraId="786067E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78</w:t>
            </w:r>
          </w:p>
        </w:tc>
        <w:tc>
          <w:tcPr>
            <w:tcW w:w="960" w:type="dxa"/>
            <w:noWrap/>
            <w:hideMark/>
          </w:tcPr>
          <w:p w14:paraId="257EF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w:t>
            </w:r>
          </w:p>
        </w:tc>
        <w:tc>
          <w:tcPr>
            <w:tcW w:w="960" w:type="dxa"/>
            <w:noWrap/>
            <w:hideMark/>
          </w:tcPr>
          <w:p w14:paraId="1207249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11.504</w:t>
            </w:r>
          </w:p>
        </w:tc>
        <w:tc>
          <w:tcPr>
            <w:tcW w:w="960" w:type="dxa"/>
            <w:noWrap/>
            <w:hideMark/>
          </w:tcPr>
          <w:p w14:paraId="3714976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3</w:t>
            </w:r>
          </w:p>
        </w:tc>
      </w:tr>
      <w:tr w:rsidR="003A5671" w:rsidRPr="00823579" w14:paraId="58EF9D37" w14:textId="77777777" w:rsidTr="003A5671">
        <w:trPr>
          <w:trHeight w:val="300"/>
        </w:trPr>
        <w:tc>
          <w:tcPr>
            <w:tcW w:w="1066" w:type="dxa"/>
            <w:noWrap/>
            <w:hideMark/>
          </w:tcPr>
          <w:p w14:paraId="571A605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AEC</w:t>
            </w:r>
          </w:p>
        </w:tc>
        <w:tc>
          <w:tcPr>
            <w:tcW w:w="960" w:type="dxa"/>
            <w:noWrap/>
            <w:hideMark/>
          </w:tcPr>
          <w:p w14:paraId="29EEF17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96</w:t>
            </w:r>
          </w:p>
        </w:tc>
        <w:tc>
          <w:tcPr>
            <w:tcW w:w="960" w:type="dxa"/>
            <w:noWrap/>
            <w:hideMark/>
          </w:tcPr>
          <w:p w14:paraId="4EB1AEA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45</w:t>
            </w:r>
          </w:p>
        </w:tc>
        <w:tc>
          <w:tcPr>
            <w:tcW w:w="960" w:type="dxa"/>
            <w:noWrap/>
            <w:hideMark/>
          </w:tcPr>
          <w:p w14:paraId="1187244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8</w:t>
            </w:r>
          </w:p>
        </w:tc>
        <w:tc>
          <w:tcPr>
            <w:tcW w:w="960" w:type="dxa"/>
            <w:noWrap/>
            <w:hideMark/>
          </w:tcPr>
          <w:p w14:paraId="0886795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27</w:t>
            </w:r>
          </w:p>
        </w:tc>
        <w:tc>
          <w:tcPr>
            <w:tcW w:w="960" w:type="dxa"/>
            <w:noWrap/>
            <w:hideMark/>
          </w:tcPr>
          <w:p w14:paraId="29E9495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757.366</w:t>
            </w:r>
          </w:p>
        </w:tc>
        <w:tc>
          <w:tcPr>
            <w:tcW w:w="960" w:type="dxa"/>
            <w:noWrap/>
            <w:hideMark/>
          </w:tcPr>
          <w:p w14:paraId="75AF16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9.655</w:t>
            </w:r>
          </w:p>
        </w:tc>
      </w:tr>
      <w:tr w:rsidR="003A5671" w:rsidRPr="00823579" w14:paraId="71143FF7" w14:textId="77777777" w:rsidTr="003A5671">
        <w:trPr>
          <w:trHeight w:val="300"/>
        </w:trPr>
        <w:tc>
          <w:tcPr>
            <w:tcW w:w="1066" w:type="dxa"/>
            <w:noWrap/>
            <w:hideMark/>
          </w:tcPr>
          <w:p w14:paraId="7B6F229D"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CN</w:t>
            </w:r>
          </w:p>
        </w:tc>
        <w:tc>
          <w:tcPr>
            <w:tcW w:w="960" w:type="dxa"/>
            <w:noWrap/>
            <w:hideMark/>
          </w:tcPr>
          <w:p w14:paraId="718FE6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78</w:t>
            </w:r>
          </w:p>
        </w:tc>
        <w:tc>
          <w:tcPr>
            <w:tcW w:w="960" w:type="dxa"/>
            <w:noWrap/>
            <w:hideMark/>
          </w:tcPr>
          <w:p w14:paraId="3898494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4540346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4B267CA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01</w:t>
            </w:r>
          </w:p>
        </w:tc>
        <w:tc>
          <w:tcPr>
            <w:tcW w:w="960" w:type="dxa"/>
            <w:noWrap/>
            <w:hideMark/>
          </w:tcPr>
          <w:p w14:paraId="1E88DF7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4.234</w:t>
            </w:r>
          </w:p>
        </w:tc>
        <w:tc>
          <w:tcPr>
            <w:tcW w:w="960" w:type="dxa"/>
            <w:noWrap/>
            <w:hideMark/>
          </w:tcPr>
          <w:p w14:paraId="03F1DF6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401</w:t>
            </w:r>
          </w:p>
        </w:tc>
      </w:tr>
      <w:tr w:rsidR="003A5671" w:rsidRPr="00823579" w14:paraId="07BEB367" w14:textId="77777777" w:rsidTr="003A5671">
        <w:trPr>
          <w:trHeight w:val="300"/>
        </w:trPr>
        <w:tc>
          <w:tcPr>
            <w:tcW w:w="1066" w:type="dxa"/>
            <w:noWrap/>
            <w:hideMark/>
          </w:tcPr>
          <w:p w14:paraId="30E6E6DC"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DC</w:t>
            </w:r>
          </w:p>
        </w:tc>
        <w:tc>
          <w:tcPr>
            <w:tcW w:w="960" w:type="dxa"/>
            <w:noWrap/>
            <w:hideMark/>
          </w:tcPr>
          <w:p w14:paraId="253350C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39</w:t>
            </w:r>
          </w:p>
        </w:tc>
        <w:tc>
          <w:tcPr>
            <w:tcW w:w="960" w:type="dxa"/>
            <w:noWrap/>
            <w:hideMark/>
          </w:tcPr>
          <w:p w14:paraId="3CAEA76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45</w:t>
            </w:r>
          </w:p>
        </w:tc>
        <w:tc>
          <w:tcPr>
            <w:tcW w:w="960" w:type="dxa"/>
            <w:noWrap/>
            <w:hideMark/>
          </w:tcPr>
          <w:p w14:paraId="1357F9D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49</w:t>
            </w:r>
          </w:p>
        </w:tc>
        <w:tc>
          <w:tcPr>
            <w:tcW w:w="960" w:type="dxa"/>
            <w:noWrap/>
            <w:hideMark/>
          </w:tcPr>
          <w:p w14:paraId="3118C9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28</w:t>
            </w:r>
          </w:p>
        </w:tc>
        <w:tc>
          <w:tcPr>
            <w:tcW w:w="960" w:type="dxa"/>
            <w:noWrap/>
            <w:hideMark/>
          </w:tcPr>
          <w:p w14:paraId="1F04B01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809.325</w:t>
            </w:r>
          </w:p>
        </w:tc>
        <w:tc>
          <w:tcPr>
            <w:tcW w:w="960" w:type="dxa"/>
            <w:noWrap/>
            <w:hideMark/>
          </w:tcPr>
          <w:p w14:paraId="11E48B3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298</w:t>
            </w:r>
          </w:p>
        </w:tc>
      </w:tr>
      <w:tr w:rsidR="003A5671" w:rsidRPr="00823579" w14:paraId="16358AF3" w14:textId="77777777" w:rsidTr="003A5671">
        <w:trPr>
          <w:trHeight w:val="300"/>
        </w:trPr>
        <w:tc>
          <w:tcPr>
            <w:tcW w:w="1066" w:type="dxa"/>
            <w:noWrap/>
            <w:hideMark/>
          </w:tcPr>
          <w:p w14:paraId="39F51CC8"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EC</w:t>
            </w:r>
          </w:p>
        </w:tc>
        <w:tc>
          <w:tcPr>
            <w:tcW w:w="960" w:type="dxa"/>
            <w:noWrap/>
            <w:hideMark/>
          </w:tcPr>
          <w:p w14:paraId="0B5DFE80"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5</w:t>
            </w:r>
          </w:p>
        </w:tc>
        <w:tc>
          <w:tcPr>
            <w:tcW w:w="960" w:type="dxa"/>
            <w:noWrap/>
            <w:hideMark/>
          </w:tcPr>
          <w:p w14:paraId="2FF91FC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6</w:t>
            </w:r>
          </w:p>
        </w:tc>
        <w:tc>
          <w:tcPr>
            <w:tcW w:w="960" w:type="dxa"/>
            <w:noWrap/>
            <w:hideMark/>
          </w:tcPr>
          <w:p w14:paraId="0346219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82</w:t>
            </w:r>
          </w:p>
        </w:tc>
        <w:tc>
          <w:tcPr>
            <w:tcW w:w="960" w:type="dxa"/>
            <w:noWrap/>
            <w:hideMark/>
          </w:tcPr>
          <w:p w14:paraId="34836C1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3</w:t>
            </w:r>
          </w:p>
        </w:tc>
        <w:tc>
          <w:tcPr>
            <w:tcW w:w="960" w:type="dxa"/>
            <w:noWrap/>
            <w:hideMark/>
          </w:tcPr>
          <w:p w14:paraId="30D62D6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688.313</w:t>
            </w:r>
          </w:p>
        </w:tc>
        <w:tc>
          <w:tcPr>
            <w:tcW w:w="960" w:type="dxa"/>
            <w:noWrap/>
            <w:hideMark/>
          </w:tcPr>
          <w:p w14:paraId="2397EB9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5.642</w:t>
            </w:r>
          </w:p>
        </w:tc>
      </w:tr>
      <w:tr w:rsidR="003A5671" w:rsidRPr="00823579" w14:paraId="7B5BD9BD" w14:textId="77777777" w:rsidTr="003A5671">
        <w:trPr>
          <w:trHeight w:val="300"/>
        </w:trPr>
        <w:tc>
          <w:tcPr>
            <w:tcW w:w="1066" w:type="dxa"/>
            <w:noWrap/>
            <w:hideMark/>
          </w:tcPr>
          <w:p w14:paraId="1F203B42"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KM</w:t>
            </w:r>
          </w:p>
        </w:tc>
        <w:tc>
          <w:tcPr>
            <w:tcW w:w="960" w:type="dxa"/>
            <w:noWrap/>
            <w:hideMark/>
          </w:tcPr>
          <w:p w14:paraId="328E28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92</w:t>
            </w:r>
          </w:p>
        </w:tc>
        <w:tc>
          <w:tcPr>
            <w:tcW w:w="960" w:type="dxa"/>
            <w:noWrap/>
            <w:hideMark/>
          </w:tcPr>
          <w:p w14:paraId="12B646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7</w:t>
            </w:r>
          </w:p>
        </w:tc>
        <w:tc>
          <w:tcPr>
            <w:tcW w:w="960" w:type="dxa"/>
            <w:noWrap/>
            <w:hideMark/>
          </w:tcPr>
          <w:p w14:paraId="75CD763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w:t>
            </w:r>
          </w:p>
        </w:tc>
        <w:tc>
          <w:tcPr>
            <w:tcW w:w="960" w:type="dxa"/>
            <w:noWrap/>
            <w:hideMark/>
          </w:tcPr>
          <w:p w14:paraId="663C881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3</w:t>
            </w:r>
          </w:p>
        </w:tc>
        <w:tc>
          <w:tcPr>
            <w:tcW w:w="960" w:type="dxa"/>
            <w:noWrap/>
            <w:hideMark/>
          </w:tcPr>
          <w:p w14:paraId="3B3F085F"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167.347</w:t>
            </w:r>
          </w:p>
        </w:tc>
        <w:tc>
          <w:tcPr>
            <w:tcW w:w="960" w:type="dxa"/>
            <w:noWrap/>
            <w:hideMark/>
          </w:tcPr>
          <w:p w14:paraId="7C30E8B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952</w:t>
            </w:r>
          </w:p>
        </w:tc>
      </w:tr>
      <w:tr w:rsidR="003A5671" w:rsidRPr="00823579" w14:paraId="6F708E4D" w14:textId="77777777" w:rsidTr="003A5671">
        <w:trPr>
          <w:trHeight w:val="300"/>
        </w:trPr>
        <w:tc>
          <w:tcPr>
            <w:tcW w:w="1066" w:type="dxa"/>
            <w:noWrap/>
            <w:hideMark/>
          </w:tcPr>
          <w:p w14:paraId="0DBD2937"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eepECT</w:t>
            </w:r>
          </w:p>
        </w:tc>
        <w:tc>
          <w:tcPr>
            <w:tcW w:w="960" w:type="dxa"/>
            <w:noWrap/>
            <w:hideMark/>
          </w:tcPr>
          <w:p w14:paraId="2CE2D8B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14</w:t>
            </w:r>
          </w:p>
        </w:tc>
        <w:tc>
          <w:tcPr>
            <w:tcW w:w="960" w:type="dxa"/>
            <w:noWrap/>
            <w:hideMark/>
          </w:tcPr>
          <w:p w14:paraId="15A0544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665</w:t>
            </w:r>
          </w:p>
        </w:tc>
        <w:tc>
          <w:tcPr>
            <w:tcW w:w="960" w:type="dxa"/>
            <w:noWrap/>
            <w:hideMark/>
          </w:tcPr>
          <w:p w14:paraId="42CEB87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23</w:t>
            </w:r>
          </w:p>
        </w:tc>
        <w:tc>
          <w:tcPr>
            <w:tcW w:w="960" w:type="dxa"/>
            <w:noWrap/>
            <w:hideMark/>
          </w:tcPr>
          <w:p w14:paraId="0F8739F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72</w:t>
            </w:r>
          </w:p>
        </w:tc>
        <w:tc>
          <w:tcPr>
            <w:tcW w:w="960" w:type="dxa"/>
            <w:noWrap/>
            <w:hideMark/>
          </w:tcPr>
          <w:p w14:paraId="51C7B44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081.063</w:t>
            </w:r>
          </w:p>
        </w:tc>
        <w:tc>
          <w:tcPr>
            <w:tcW w:w="960" w:type="dxa"/>
            <w:noWrap/>
            <w:hideMark/>
          </w:tcPr>
          <w:p w14:paraId="755C428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3.103</w:t>
            </w:r>
          </w:p>
        </w:tc>
      </w:tr>
      <w:tr w:rsidR="003A5671" w:rsidRPr="00823579" w14:paraId="6AB5E08F" w14:textId="77777777" w:rsidTr="003A5671">
        <w:trPr>
          <w:trHeight w:val="300"/>
        </w:trPr>
        <w:tc>
          <w:tcPr>
            <w:tcW w:w="1066" w:type="dxa"/>
            <w:noWrap/>
            <w:hideMark/>
          </w:tcPr>
          <w:p w14:paraId="4C1023C5"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DECK</w:t>
            </w:r>
          </w:p>
        </w:tc>
        <w:tc>
          <w:tcPr>
            <w:tcW w:w="960" w:type="dxa"/>
            <w:noWrap/>
            <w:hideMark/>
          </w:tcPr>
          <w:p w14:paraId="223929E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07</w:t>
            </w:r>
          </w:p>
        </w:tc>
        <w:tc>
          <w:tcPr>
            <w:tcW w:w="960" w:type="dxa"/>
            <w:noWrap/>
            <w:hideMark/>
          </w:tcPr>
          <w:p w14:paraId="0608C3D5"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51</w:t>
            </w:r>
          </w:p>
        </w:tc>
        <w:tc>
          <w:tcPr>
            <w:tcW w:w="960" w:type="dxa"/>
            <w:noWrap/>
            <w:hideMark/>
          </w:tcPr>
          <w:p w14:paraId="194D781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79</w:t>
            </w:r>
          </w:p>
        </w:tc>
        <w:tc>
          <w:tcPr>
            <w:tcW w:w="960" w:type="dxa"/>
            <w:noWrap/>
            <w:hideMark/>
          </w:tcPr>
          <w:p w14:paraId="4C05605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7</w:t>
            </w:r>
          </w:p>
        </w:tc>
        <w:tc>
          <w:tcPr>
            <w:tcW w:w="960" w:type="dxa"/>
            <w:noWrap/>
            <w:hideMark/>
          </w:tcPr>
          <w:p w14:paraId="054E2D8C"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68.812</w:t>
            </w:r>
          </w:p>
        </w:tc>
        <w:tc>
          <w:tcPr>
            <w:tcW w:w="960" w:type="dxa"/>
            <w:noWrap/>
            <w:hideMark/>
          </w:tcPr>
          <w:p w14:paraId="233606F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788</w:t>
            </w:r>
          </w:p>
        </w:tc>
      </w:tr>
      <w:tr w:rsidR="003A5671" w:rsidRPr="00823579" w14:paraId="37C4DB2A" w14:textId="77777777" w:rsidTr="003A5671">
        <w:trPr>
          <w:trHeight w:val="300"/>
        </w:trPr>
        <w:tc>
          <w:tcPr>
            <w:tcW w:w="1066" w:type="dxa"/>
            <w:noWrap/>
            <w:hideMark/>
          </w:tcPr>
          <w:p w14:paraId="5E74BBF1"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DipEncoder</w:t>
            </w:r>
          </w:p>
        </w:tc>
        <w:tc>
          <w:tcPr>
            <w:tcW w:w="960" w:type="dxa"/>
            <w:noWrap/>
            <w:hideMark/>
          </w:tcPr>
          <w:p w14:paraId="3F5AFF4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29</w:t>
            </w:r>
          </w:p>
        </w:tc>
        <w:tc>
          <w:tcPr>
            <w:tcW w:w="960" w:type="dxa"/>
            <w:noWrap/>
            <w:hideMark/>
          </w:tcPr>
          <w:p w14:paraId="20FFB111"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04</w:t>
            </w:r>
          </w:p>
        </w:tc>
        <w:tc>
          <w:tcPr>
            <w:tcW w:w="960" w:type="dxa"/>
            <w:noWrap/>
            <w:hideMark/>
          </w:tcPr>
          <w:p w14:paraId="0C38991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4</w:t>
            </w:r>
          </w:p>
        </w:tc>
        <w:tc>
          <w:tcPr>
            <w:tcW w:w="960" w:type="dxa"/>
            <w:noWrap/>
            <w:hideMark/>
          </w:tcPr>
          <w:p w14:paraId="7255DE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069</w:t>
            </w:r>
          </w:p>
        </w:tc>
        <w:tc>
          <w:tcPr>
            <w:tcW w:w="960" w:type="dxa"/>
            <w:noWrap/>
            <w:hideMark/>
          </w:tcPr>
          <w:p w14:paraId="6353F0D8"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877.737</w:t>
            </w:r>
          </w:p>
        </w:tc>
        <w:tc>
          <w:tcPr>
            <w:tcW w:w="960" w:type="dxa"/>
            <w:noWrap/>
            <w:hideMark/>
          </w:tcPr>
          <w:p w14:paraId="264B7499"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872</w:t>
            </w:r>
          </w:p>
        </w:tc>
      </w:tr>
      <w:tr w:rsidR="003A5671" w:rsidRPr="00823579" w14:paraId="6D532937" w14:textId="77777777" w:rsidTr="003A5671">
        <w:trPr>
          <w:trHeight w:val="300"/>
        </w:trPr>
        <w:tc>
          <w:tcPr>
            <w:tcW w:w="1066" w:type="dxa"/>
            <w:noWrap/>
            <w:hideMark/>
          </w:tcPr>
          <w:p w14:paraId="16189BF9"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IDEC</w:t>
            </w:r>
          </w:p>
        </w:tc>
        <w:tc>
          <w:tcPr>
            <w:tcW w:w="960" w:type="dxa"/>
            <w:noWrap/>
            <w:hideMark/>
          </w:tcPr>
          <w:p w14:paraId="49245E6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567</w:t>
            </w:r>
          </w:p>
        </w:tc>
        <w:tc>
          <w:tcPr>
            <w:tcW w:w="960" w:type="dxa"/>
            <w:noWrap/>
            <w:hideMark/>
          </w:tcPr>
          <w:p w14:paraId="134638B6"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7</w:t>
            </w:r>
          </w:p>
        </w:tc>
        <w:tc>
          <w:tcPr>
            <w:tcW w:w="960" w:type="dxa"/>
            <w:noWrap/>
            <w:hideMark/>
          </w:tcPr>
          <w:p w14:paraId="07FA66CD"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12</w:t>
            </w:r>
          </w:p>
        </w:tc>
        <w:tc>
          <w:tcPr>
            <w:tcW w:w="960" w:type="dxa"/>
            <w:noWrap/>
            <w:hideMark/>
          </w:tcPr>
          <w:p w14:paraId="2C46814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16</w:t>
            </w:r>
          </w:p>
        </w:tc>
        <w:tc>
          <w:tcPr>
            <w:tcW w:w="960" w:type="dxa"/>
            <w:noWrap/>
            <w:hideMark/>
          </w:tcPr>
          <w:p w14:paraId="27DAE447"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797.491</w:t>
            </w:r>
          </w:p>
        </w:tc>
        <w:tc>
          <w:tcPr>
            <w:tcW w:w="960" w:type="dxa"/>
            <w:noWrap/>
            <w:hideMark/>
          </w:tcPr>
          <w:p w14:paraId="13743CF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5.493</w:t>
            </w:r>
          </w:p>
        </w:tc>
      </w:tr>
      <w:tr w:rsidR="003A5671" w:rsidRPr="00823579" w14:paraId="5DF4ADB8" w14:textId="77777777" w:rsidTr="003A5671">
        <w:trPr>
          <w:trHeight w:val="300"/>
        </w:trPr>
        <w:tc>
          <w:tcPr>
            <w:tcW w:w="1066" w:type="dxa"/>
            <w:noWrap/>
            <w:hideMark/>
          </w:tcPr>
          <w:p w14:paraId="2A61153F"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N2D</w:t>
            </w:r>
          </w:p>
        </w:tc>
        <w:tc>
          <w:tcPr>
            <w:tcW w:w="960" w:type="dxa"/>
            <w:noWrap/>
            <w:hideMark/>
          </w:tcPr>
          <w:p w14:paraId="6978EBE0"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485</w:t>
            </w:r>
          </w:p>
        </w:tc>
        <w:tc>
          <w:tcPr>
            <w:tcW w:w="960" w:type="dxa"/>
            <w:noWrap/>
            <w:hideMark/>
          </w:tcPr>
          <w:p w14:paraId="5EFDCFF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63</w:t>
            </w:r>
          </w:p>
        </w:tc>
        <w:tc>
          <w:tcPr>
            <w:tcW w:w="960" w:type="dxa"/>
            <w:noWrap/>
            <w:hideMark/>
          </w:tcPr>
          <w:p w14:paraId="4A20C7B2"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797</w:t>
            </w:r>
          </w:p>
        </w:tc>
        <w:tc>
          <w:tcPr>
            <w:tcW w:w="960" w:type="dxa"/>
            <w:noWrap/>
            <w:hideMark/>
          </w:tcPr>
          <w:p w14:paraId="6699C6A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45</w:t>
            </w:r>
          </w:p>
        </w:tc>
        <w:tc>
          <w:tcPr>
            <w:tcW w:w="960" w:type="dxa"/>
            <w:noWrap/>
            <w:hideMark/>
          </w:tcPr>
          <w:p w14:paraId="3466464A"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387.816</w:t>
            </w:r>
          </w:p>
        </w:tc>
        <w:tc>
          <w:tcPr>
            <w:tcW w:w="960" w:type="dxa"/>
            <w:noWrap/>
            <w:hideMark/>
          </w:tcPr>
          <w:p w14:paraId="52A34E0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672</w:t>
            </w:r>
          </w:p>
        </w:tc>
      </w:tr>
      <w:tr w:rsidR="003A5671" w:rsidRPr="00823579" w14:paraId="195D4EFE" w14:textId="77777777" w:rsidTr="003A5671">
        <w:trPr>
          <w:trHeight w:val="300"/>
        </w:trPr>
        <w:tc>
          <w:tcPr>
            <w:tcW w:w="1066" w:type="dxa"/>
            <w:noWrap/>
            <w:hideMark/>
          </w:tcPr>
          <w:p w14:paraId="0EB94383" w14:textId="77777777" w:rsidR="003A5671" w:rsidRPr="00823579" w:rsidRDefault="003A5671" w:rsidP="003A5671">
            <w:pPr>
              <w:spacing w:line="240" w:lineRule="auto"/>
              <w:jc w:val="left"/>
              <w:rPr>
                <w:color w:val="000000"/>
                <w:sz w:val="22"/>
                <w:szCs w:val="22"/>
                <w:lang w:eastAsia="en-US"/>
              </w:rPr>
            </w:pPr>
            <w:r w:rsidRPr="00823579">
              <w:rPr>
                <w:color w:val="000000"/>
                <w:sz w:val="22"/>
                <w:szCs w:val="22"/>
                <w:lang w:eastAsia="en-US"/>
              </w:rPr>
              <w:t>VaDE</w:t>
            </w:r>
          </w:p>
        </w:tc>
        <w:tc>
          <w:tcPr>
            <w:tcW w:w="960" w:type="dxa"/>
            <w:noWrap/>
            <w:hideMark/>
          </w:tcPr>
          <w:p w14:paraId="745FBFF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919</w:t>
            </w:r>
          </w:p>
        </w:tc>
        <w:tc>
          <w:tcPr>
            <w:tcW w:w="960" w:type="dxa"/>
            <w:noWrap/>
            <w:hideMark/>
          </w:tcPr>
          <w:p w14:paraId="18557773"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91</w:t>
            </w:r>
          </w:p>
        </w:tc>
        <w:tc>
          <w:tcPr>
            <w:tcW w:w="960" w:type="dxa"/>
            <w:noWrap/>
            <w:hideMark/>
          </w:tcPr>
          <w:p w14:paraId="21D43A24"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884</w:t>
            </w:r>
          </w:p>
        </w:tc>
        <w:tc>
          <w:tcPr>
            <w:tcW w:w="960" w:type="dxa"/>
            <w:noWrap/>
            <w:hideMark/>
          </w:tcPr>
          <w:p w14:paraId="65C735DE"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0.183</w:t>
            </w:r>
          </w:p>
        </w:tc>
        <w:tc>
          <w:tcPr>
            <w:tcW w:w="960" w:type="dxa"/>
            <w:noWrap/>
            <w:hideMark/>
          </w:tcPr>
          <w:p w14:paraId="266A67B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1982.449</w:t>
            </w:r>
          </w:p>
        </w:tc>
        <w:tc>
          <w:tcPr>
            <w:tcW w:w="960" w:type="dxa"/>
            <w:noWrap/>
            <w:hideMark/>
          </w:tcPr>
          <w:p w14:paraId="5B1A41DB" w14:textId="77777777" w:rsidR="003A5671" w:rsidRPr="00823579" w:rsidRDefault="003A5671" w:rsidP="003A5671">
            <w:pPr>
              <w:spacing w:line="240" w:lineRule="auto"/>
              <w:jc w:val="right"/>
              <w:rPr>
                <w:color w:val="000000"/>
                <w:sz w:val="22"/>
                <w:szCs w:val="22"/>
                <w:lang w:eastAsia="en-US"/>
              </w:rPr>
            </w:pPr>
            <w:r w:rsidRPr="00823579">
              <w:rPr>
                <w:color w:val="000000"/>
                <w:sz w:val="22"/>
                <w:szCs w:val="22"/>
                <w:lang w:eastAsia="en-US"/>
              </w:rPr>
              <w:t>2.2</w:t>
            </w:r>
          </w:p>
        </w:tc>
      </w:tr>
    </w:tbl>
    <w:p w14:paraId="1408C735" w14:textId="77777777" w:rsidR="003A5671" w:rsidRPr="00823579" w:rsidRDefault="003A5671" w:rsidP="002D1BEE"/>
    <w:p w14:paraId="055F46B1" w14:textId="77777777" w:rsidR="003A5671" w:rsidRPr="00823579" w:rsidRDefault="003A5671" w:rsidP="002D1BEE"/>
    <w:p w14:paraId="6DA9307B" w14:textId="77777777" w:rsidR="00007A08" w:rsidRPr="00823579" w:rsidRDefault="00007A08" w:rsidP="002D1BEE"/>
    <w:p w14:paraId="3C344CAE" w14:textId="6001531C" w:rsidR="002D1BEE" w:rsidRPr="00823579" w:rsidRDefault="00073A78" w:rsidP="009F4474">
      <w:pPr>
        <w:pStyle w:val="Heading2"/>
        <w:rPr>
          <w:rFonts w:cs="Times New Roman"/>
        </w:rPr>
      </w:pPr>
      <w:r w:rsidRPr="00823579">
        <w:rPr>
          <w:rStyle w:val="Heading2Char"/>
          <w:rFonts w:cs="Times New Roman"/>
        </w:rPr>
        <w:t>Performance evaluation of all datasets</w:t>
      </w:r>
    </w:p>
    <w:p w14:paraId="57589FD4" w14:textId="472A48B6"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624044" w:rsidRPr="00823579">
        <w:instrText xml:space="preserve"> ADDIN ZOTERO_ITEM CSL_CITATION {"citationID":"wTcYIV8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24044" w:rsidRPr="00823579">
        <w:t>(18)</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21B9DC2D" w14:textId="759B10D6" w:rsidR="00F678E2"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6 and complemented through a Borda </w:t>
      </w:r>
      <w:r w:rsidRPr="00823579">
        <w:rPr>
          <w:rFonts w:eastAsia="Palatino Linotype"/>
        </w:rPr>
        <w:t>aggregation-based ranking</w:t>
      </w:r>
      <w:r w:rsidRPr="00823579">
        <w:rPr>
          <w:rFonts w:eastAsia="Palatino Linotype"/>
        </w:rPr>
        <w:t xml:space="preserve">. </w:t>
      </w:r>
      <w:r w:rsidR="00E774E1">
        <w:rPr>
          <w:rFonts w:eastAsia="Palatino Linotype"/>
        </w:rPr>
        <w:t>Through visual inspection of the performance distribution, it is observable that ACeDeC, DDC and VaD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DeepECT consistently obtain poor scores. </w:t>
      </w:r>
      <w:r w:rsidR="00E774E1">
        <w:rPr>
          <w:rFonts w:eastAsia="Palatino Linotype"/>
        </w:rPr>
        <w:t xml:space="preserve"> </w:t>
      </w:r>
    </w:p>
    <w:p w14:paraId="4184803C" w14:textId="77777777" w:rsidR="00B278FD" w:rsidRPr="00823579" w:rsidRDefault="00B278FD" w:rsidP="00284D80">
      <w:pPr>
        <w:tabs>
          <w:tab w:val="left" w:pos="216"/>
        </w:tabs>
        <w:spacing w:after="0"/>
        <w:rPr>
          <w:rFonts w:eastAsia="Palatino Linotype"/>
        </w:rPr>
      </w:pPr>
    </w:p>
    <w:p w14:paraId="1BBE24A8" w14:textId="736723E0" w:rsidR="00823579" w:rsidRPr="00823579" w:rsidRDefault="00B278FD" w:rsidP="00823579">
      <w:pPr>
        <w:tabs>
          <w:tab w:val="left" w:pos="216"/>
        </w:tabs>
        <w:spacing w:after="0"/>
        <w:rPr>
          <w:rFonts w:eastAsia="Palatino Linotype"/>
        </w:rPr>
      </w:pPr>
      <w:r w:rsidRPr="00823579">
        <w:rPr>
          <w:rFonts w:eastAsia="Palatino Linotype"/>
          <w:noProof/>
        </w:rPr>
        <w:lastRenderedPageBreak/>
        <w:drawing>
          <wp:inline distT="0" distB="0" distL="0" distR="0" wp14:anchorId="49BC304C" wp14:editId="135E562A">
            <wp:extent cx="5939790" cy="4929505"/>
            <wp:effectExtent l="0" t="0" r="3810" b="4445"/>
            <wp:docPr id="871438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4929505"/>
                    </a:xfrm>
                    <a:prstGeom prst="rect">
                      <a:avLst/>
                    </a:prstGeom>
                    <a:noFill/>
                    <a:ln>
                      <a:noFill/>
                    </a:ln>
                  </pic:spPr>
                </pic:pic>
              </a:graphicData>
            </a:graphic>
          </wp:inline>
        </w:drawing>
      </w: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Borda aggregation-based ranking of the methods according to their performance on each metric is presented in Table 6. </w:t>
      </w:r>
      <w:r w:rsidRPr="00823579">
        <w:rPr>
          <w:rFonts w:eastAsia="Palatino Linotype"/>
        </w:rPr>
        <w:t xml:space="preserve">Indicating that indeed a subset of deep clustering algorithms are suitable approches to </w:t>
      </w:r>
      <w:r w:rsidR="004B310B">
        <w:rPr>
          <w:rFonts w:eastAsia="Palatino Linotype"/>
        </w:rPr>
        <w:t xml:space="preserve">spike sorting, specifically VaDE, DDC and AceDeC. However, AEC, DeepECT and DipEncoder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Isomap,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Borda ranking by each performance metric across all 95 datasets. </w:t>
      </w:r>
    </w:p>
    <w:tbl>
      <w:tblPr>
        <w:tblStyle w:val="TableGrid"/>
        <w:tblW w:w="8472" w:type="dxa"/>
        <w:tblLook w:val="04A0" w:firstRow="1" w:lastRow="0" w:firstColumn="1" w:lastColumn="0" w:noHBand="0" w:noVBand="1"/>
      </w:tblPr>
      <w:tblGrid>
        <w:gridCol w:w="1016"/>
        <w:gridCol w:w="1376"/>
        <w:gridCol w:w="1376"/>
        <w:gridCol w:w="1376"/>
        <w:gridCol w:w="1376"/>
        <w:gridCol w:w="1376"/>
        <w:gridCol w:w="1376"/>
      </w:tblGrid>
      <w:tr w:rsidR="009F4474" w:rsidRPr="00823579" w14:paraId="3B27805E" w14:textId="77777777" w:rsidTr="003B4FEA">
        <w:trPr>
          <w:trHeight w:val="300"/>
        </w:trPr>
        <w:tc>
          <w:tcPr>
            <w:tcW w:w="960" w:type="dxa"/>
            <w:noWrap/>
            <w:hideMark/>
          </w:tcPr>
          <w:p w14:paraId="4C67CE52" w14:textId="77777777" w:rsidR="009F4474" w:rsidRPr="00823579" w:rsidRDefault="009F4474" w:rsidP="003B4FEA">
            <w:pPr>
              <w:spacing w:line="240" w:lineRule="auto"/>
              <w:jc w:val="left"/>
              <w:rPr>
                <w:b/>
                <w:bCs/>
                <w:color w:val="000000"/>
                <w:lang w:eastAsia="en-US"/>
              </w:rPr>
            </w:pPr>
            <w:r w:rsidRPr="00823579">
              <w:rPr>
                <w:b/>
                <w:bCs/>
                <w:color w:val="000000"/>
                <w:lang w:eastAsia="en-US"/>
              </w:rPr>
              <w:t>Method</w:t>
            </w:r>
          </w:p>
        </w:tc>
        <w:tc>
          <w:tcPr>
            <w:tcW w:w="1252" w:type="dxa"/>
            <w:noWrap/>
            <w:hideMark/>
          </w:tcPr>
          <w:p w14:paraId="4562FEF3" w14:textId="77777777" w:rsidR="009F4474" w:rsidRPr="00823579" w:rsidRDefault="009F4474" w:rsidP="003B4FEA">
            <w:pPr>
              <w:spacing w:line="240" w:lineRule="auto"/>
              <w:jc w:val="left"/>
              <w:rPr>
                <w:b/>
                <w:bCs/>
                <w:color w:val="000000"/>
                <w:lang w:eastAsia="en-US"/>
              </w:rPr>
            </w:pPr>
            <w:r w:rsidRPr="00823579">
              <w:rPr>
                <w:b/>
                <w:bCs/>
                <w:color w:val="000000"/>
                <w:lang w:eastAsia="en-US"/>
              </w:rPr>
              <w:t>ARI</w:t>
            </w:r>
          </w:p>
        </w:tc>
        <w:tc>
          <w:tcPr>
            <w:tcW w:w="1252" w:type="dxa"/>
            <w:noWrap/>
            <w:hideMark/>
          </w:tcPr>
          <w:p w14:paraId="01DB7DFB" w14:textId="77777777" w:rsidR="009F4474" w:rsidRPr="00823579" w:rsidRDefault="009F4474" w:rsidP="003B4FEA">
            <w:pPr>
              <w:spacing w:line="240" w:lineRule="auto"/>
              <w:jc w:val="left"/>
              <w:rPr>
                <w:b/>
                <w:bCs/>
                <w:color w:val="000000"/>
                <w:lang w:eastAsia="en-US"/>
              </w:rPr>
            </w:pPr>
            <w:r w:rsidRPr="00823579">
              <w:rPr>
                <w:b/>
                <w:bCs/>
                <w:color w:val="000000"/>
                <w:lang w:eastAsia="en-US"/>
              </w:rPr>
              <w:t>AMI</w:t>
            </w:r>
          </w:p>
        </w:tc>
        <w:tc>
          <w:tcPr>
            <w:tcW w:w="1252" w:type="dxa"/>
            <w:noWrap/>
            <w:hideMark/>
          </w:tcPr>
          <w:p w14:paraId="5C7CC785" w14:textId="77777777" w:rsidR="009F4474" w:rsidRPr="00823579" w:rsidRDefault="009F4474" w:rsidP="003B4FEA">
            <w:pPr>
              <w:spacing w:line="240" w:lineRule="auto"/>
              <w:jc w:val="left"/>
              <w:rPr>
                <w:b/>
                <w:bCs/>
                <w:color w:val="000000"/>
                <w:lang w:eastAsia="en-US"/>
              </w:rPr>
            </w:pPr>
            <w:r w:rsidRPr="00823579">
              <w:rPr>
                <w:b/>
                <w:bCs/>
                <w:color w:val="000000"/>
                <w:lang w:eastAsia="en-US"/>
              </w:rPr>
              <w:t>Purity</w:t>
            </w:r>
          </w:p>
        </w:tc>
        <w:tc>
          <w:tcPr>
            <w:tcW w:w="1252" w:type="dxa"/>
            <w:noWrap/>
            <w:hideMark/>
          </w:tcPr>
          <w:p w14:paraId="39FF2225" w14:textId="77777777" w:rsidR="009F4474" w:rsidRPr="00823579" w:rsidRDefault="009F4474" w:rsidP="003B4FEA">
            <w:pPr>
              <w:spacing w:line="240" w:lineRule="auto"/>
              <w:jc w:val="left"/>
              <w:rPr>
                <w:b/>
                <w:bCs/>
                <w:color w:val="000000"/>
                <w:lang w:eastAsia="en-US"/>
              </w:rPr>
            </w:pPr>
            <w:r w:rsidRPr="00823579">
              <w:rPr>
                <w:b/>
                <w:bCs/>
                <w:color w:val="000000"/>
                <w:lang w:eastAsia="en-US"/>
              </w:rPr>
              <w:t>SS</w:t>
            </w:r>
          </w:p>
        </w:tc>
        <w:tc>
          <w:tcPr>
            <w:tcW w:w="1252" w:type="dxa"/>
            <w:noWrap/>
            <w:hideMark/>
          </w:tcPr>
          <w:p w14:paraId="0BCDB458" w14:textId="77777777" w:rsidR="009F4474" w:rsidRPr="00823579" w:rsidRDefault="009F4474" w:rsidP="003B4FEA">
            <w:pPr>
              <w:spacing w:line="240" w:lineRule="auto"/>
              <w:jc w:val="left"/>
              <w:rPr>
                <w:b/>
                <w:bCs/>
                <w:color w:val="000000"/>
                <w:lang w:eastAsia="en-US"/>
              </w:rPr>
            </w:pPr>
            <w:r w:rsidRPr="00823579">
              <w:rPr>
                <w:b/>
                <w:bCs/>
                <w:color w:val="000000"/>
                <w:lang w:eastAsia="en-US"/>
              </w:rPr>
              <w:t>CHS</w:t>
            </w:r>
          </w:p>
        </w:tc>
        <w:tc>
          <w:tcPr>
            <w:tcW w:w="1252" w:type="dxa"/>
            <w:noWrap/>
            <w:hideMark/>
          </w:tcPr>
          <w:p w14:paraId="6D8C51B5" w14:textId="77777777" w:rsidR="009F4474" w:rsidRPr="00823579" w:rsidRDefault="009F4474" w:rsidP="003B4FEA">
            <w:pPr>
              <w:spacing w:line="240" w:lineRule="auto"/>
              <w:jc w:val="left"/>
              <w:rPr>
                <w:b/>
                <w:bCs/>
                <w:color w:val="000000"/>
                <w:lang w:eastAsia="en-US"/>
              </w:rPr>
            </w:pPr>
            <w:r w:rsidRPr="00823579">
              <w:rPr>
                <w:b/>
                <w:bCs/>
                <w:color w:val="000000"/>
                <w:lang w:eastAsia="en-US"/>
              </w:rPr>
              <w:t>DBS</w:t>
            </w:r>
          </w:p>
        </w:tc>
      </w:tr>
      <w:tr w:rsidR="009F4474" w:rsidRPr="00823579" w14:paraId="0BEB8736" w14:textId="77777777" w:rsidTr="003B4FEA">
        <w:trPr>
          <w:trHeight w:val="300"/>
        </w:trPr>
        <w:tc>
          <w:tcPr>
            <w:tcW w:w="960" w:type="dxa"/>
            <w:noWrap/>
            <w:hideMark/>
          </w:tcPr>
          <w:p w14:paraId="75747A79" w14:textId="77777777" w:rsidR="009F4474" w:rsidRPr="00823579" w:rsidRDefault="009F4474" w:rsidP="003B4FEA">
            <w:pPr>
              <w:spacing w:line="240" w:lineRule="auto"/>
              <w:jc w:val="right"/>
              <w:rPr>
                <w:color w:val="000000"/>
                <w:sz w:val="22"/>
                <w:szCs w:val="22"/>
                <w:lang w:eastAsia="en-US"/>
              </w:rPr>
            </w:pPr>
            <w:r w:rsidRPr="00823579">
              <w:t>1</w:t>
            </w:r>
          </w:p>
        </w:tc>
        <w:tc>
          <w:tcPr>
            <w:tcW w:w="1252" w:type="dxa"/>
            <w:noWrap/>
            <w:hideMark/>
          </w:tcPr>
          <w:p w14:paraId="108B7C7B" w14:textId="77777777" w:rsidR="009F4474" w:rsidRPr="00823579" w:rsidRDefault="009F4474" w:rsidP="003B4FEA">
            <w:pPr>
              <w:spacing w:line="240" w:lineRule="auto"/>
              <w:jc w:val="left"/>
              <w:rPr>
                <w:color w:val="000000"/>
                <w:sz w:val="22"/>
                <w:szCs w:val="22"/>
                <w:lang w:eastAsia="en-US"/>
              </w:rPr>
            </w:pPr>
            <w:r w:rsidRPr="00823579">
              <w:t>VaDE</w:t>
            </w:r>
          </w:p>
        </w:tc>
        <w:tc>
          <w:tcPr>
            <w:tcW w:w="1252" w:type="dxa"/>
            <w:noWrap/>
            <w:hideMark/>
          </w:tcPr>
          <w:p w14:paraId="52332C5C" w14:textId="77777777" w:rsidR="009F4474" w:rsidRPr="00823579" w:rsidRDefault="009F4474" w:rsidP="003B4FEA">
            <w:pPr>
              <w:spacing w:line="240" w:lineRule="auto"/>
              <w:jc w:val="left"/>
              <w:rPr>
                <w:color w:val="000000"/>
                <w:sz w:val="22"/>
                <w:szCs w:val="22"/>
                <w:lang w:eastAsia="en-US"/>
              </w:rPr>
            </w:pPr>
            <w:r w:rsidRPr="00823579">
              <w:t>VaDE</w:t>
            </w:r>
          </w:p>
        </w:tc>
        <w:tc>
          <w:tcPr>
            <w:tcW w:w="1252" w:type="dxa"/>
            <w:noWrap/>
            <w:hideMark/>
          </w:tcPr>
          <w:p w14:paraId="1039AFAC" w14:textId="77777777" w:rsidR="009F4474" w:rsidRPr="00823579" w:rsidRDefault="009F4474" w:rsidP="003B4FEA">
            <w:pPr>
              <w:spacing w:line="240" w:lineRule="auto"/>
              <w:jc w:val="left"/>
              <w:rPr>
                <w:color w:val="000000"/>
                <w:sz w:val="22"/>
                <w:szCs w:val="22"/>
                <w:lang w:eastAsia="en-US"/>
              </w:rPr>
            </w:pPr>
            <w:r w:rsidRPr="00823579">
              <w:t>Isomap</w:t>
            </w:r>
          </w:p>
        </w:tc>
        <w:tc>
          <w:tcPr>
            <w:tcW w:w="1252" w:type="dxa"/>
            <w:noWrap/>
            <w:hideMark/>
          </w:tcPr>
          <w:p w14:paraId="101522B1" w14:textId="77777777" w:rsidR="009F4474" w:rsidRPr="00823579" w:rsidRDefault="009F4474" w:rsidP="003B4FEA">
            <w:pPr>
              <w:spacing w:line="240" w:lineRule="auto"/>
              <w:jc w:val="left"/>
              <w:rPr>
                <w:color w:val="000000"/>
                <w:sz w:val="22"/>
                <w:szCs w:val="22"/>
                <w:lang w:eastAsia="en-US"/>
              </w:rPr>
            </w:pPr>
            <w:r w:rsidRPr="00823579">
              <w:t>DDC</w:t>
            </w:r>
          </w:p>
        </w:tc>
        <w:tc>
          <w:tcPr>
            <w:tcW w:w="1252" w:type="dxa"/>
            <w:noWrap/>
            <w:hideMark/>
          </w:tcPr>
          <w:p w14:paraId="15E0A58A" w14:textId="77777777" w:rsidR="009F4474" w:rsidRPr="00823579" w:rsidRDefault="009F4474" w:rsidP="003B4FEA">
            <w:pPr>
              <w:spacing w:line="240" w:lineRule="auto"/>
              <w:jc w:val="left"/>
              <w:rPr>
                <w:color w:val="000000"/>
                <w:sz w:val="22"/>
                <w:szCs w:val="22"/>
                <w:lang w:eastAsia="en-US"/>
              </w:rPr>
            </w:pPr>
            <w:r w:rsidRPr="00823579">
              <w:t>DDC</w:t>
            </w:r>
          </w:p>
        </w:tc>
        <w:tc>
          <w:tcPr>
            <w:tcW w:w="1252" w:type="dxa"/>
            <w:noWrap/>
            <w:hideMark/>
          </w:tcPr>
          <w:p w14:paraId="663B4C50" w14:textId="77777777" w:rsidR="009F4474" w:rsidRPr="00823579" w:rsidRDefault="009F4474" w:rsidP="003B4FEA">
            <w:pPr>
              <w:spacing w:line="240" w:lineRule="auto"/>
              <w:jc w:val="left"/>
              <w:rPr>
                <w:color w:val="000000"/>
                <w:sz w:val="22"/>
                <w:szCs w:val="22"/>
                <w:lang w:eastAsia="en-US"/>
              </w:rPr>
            </w:pPr>
            <w:r w:rsidRPr="00823579">
              <w:t>DDC</w:t>
            </w:r>
          </w:p>
        </w:tc>
      </w:tr>
      <w:tr w:rsidR="009F4474" w:rsidRPr="00823579" w14:paraId="52580A48" w14:textId="77777777" w:rsidTr="003B4FEA">
        <w:trPr>
          <w:trHeight w:val="300"/>
        </w:trPr>
        <w:tc>
          <w:tcPr>
            <w:tcW w:w="960" w:type="dxa"/>
            <w:noWrap/>
            <w:hideMark/>
          </w:tcPr>
          <w:p w14:paraId="65AED68A" w14:textId="77777777" w:rsidR="009F4474" w:rsidRPr="00823579" w:rsidRDefault="009F4474" w:rsidP="003B4FEA">
            <w:pPr>
              <w:spacing w:line="240" w:lineRule="auto"/>
              <w:jc w:val="right"/>
              <w:rPr>
                <w:color w:val="000000"/>
                <w:sz w:val="22"/>
                <w:szCs w:val="22"/>
                <w:lang w:eastAsia="en-US"/>
              </w:rPr>
            </w:pPr>
            <w:r w:rsidRPr="00823579">
              <w:t>2</w:t>
            </w:r>
          </w:p>
        </w:tc>
        <w:tc>
          <w:tcPr>
            <w:tcW w:w="1252" w:type="dxa"/>
            <w:noWrap/>
            <w:hideMark/>
          </w:tcPr>
          <w:p w14:paraId="7F69679C" w14:textId="77777777" w:rsidR="009F4474" w:rsidRPr="00823579" w:rsidRDefault="009F4474" w:rsidP="003B4FEA">
            <w:pPr>
              <w:spacing w:line="240" w:lineRule="auto"/>
              <w:jc w:val="left"/>
              <w:rPr>
                <w:color w:val="000000"/>
                <w:sz w:val="22"/>
                <w:szCs w:val="22"/>
                <w:lang w:eastAsia="en-US"/>
              </w:rPr>
            </w:pPr>
            <w:r w:rsidRPr="00823579">
              <w:t>DDC</w:t>
            </w:r>
          </w:p>
        </w:tc>
        <w:tc>
          <w:tcPr>
            <w:tcW w:w="1252" w:type="dxa"/>
            <w:noWrap/>
            <w:hideMark/>
          </w:tcPr>
          <w:p w14:paraId="09B8D911" w14:textId="77777777" w:rsidR="009F4474" w:rsidRPr="00823579" w:rsidRDefault="009F4474" w:rsidP="003B4FEA">
            <w:pPr>
              <w:spacing w:line="240" w:lineRule="auto"/>
              <w:jc w:val="left"/>
              <w:rPr>
                <w:color w:val="000000"/>
                <w:sz w:val="22"/>
                <w:szCs w:val="22"/>
                <w:lang w:eastAsia="en-US"/>
              </w:rPr>
            </w:pPr>
            <w:r w:rsidRPr="00823579">
              <w:t>Isomap</w:t>
            </w:r>
          </w:p>
        </w:tc>
        <w:tc>
          <w:tcPr>
            <w:tcW w:w="1252" w:type="dxa"/>
            <w:noWrap/>
            <w:hideMark/>
          </w:tcPr>
          <w:p w14:paraId="136C0B5D" w14:textId="77777777" w:rsidR="009F4474" w:rsidRPr="00823579" w:rsidRDefault="009F4474" w:rsidP="003B4FEA">
            <w:pPr>
              <w:spacing w:line="240" w:lineRule="auto"/>
              <w:jc w:val="left"/>
              <w:rPr>
                <w:color w:val="000000"/>
                <w:sz w:val="22"/>
                <w:szCs w:val="22"/>
                <w:lang w:eastAsia="en-US"/>
              </w:rPr>
            </w:pPr>
            <w:r w:rsidRPr="00823579">
              <w:t>ACeDeC</w:t>
            </w:r>
          </w:p>
        </w:tc>
        <w:tc>
          <w:tcPr>
            <w:tcW w:w="1252" w:type="dxa"/>
            <w:noWrap/>
            <w:hideMark/>
          </w:tcPr>
          <w:p w14:paraId="32FCAC61" w14:textId="77777777" w:rsidR="009F4474" w:rsidRPr="00823579" w:rsidRDefault="009F4474" w:rsidP="003B4FEA">
            <w:pPr>
              <w:spacing w:line="240" w:lineRule="auto"/>
              <w:jc w:val="left"/>
              <w:rPr>
                <w:color w:val="000000"/>
                <w:sz w:val="22"/>
                <w:szCs w:val="22"/>
                <w:lang w:eastAsia="en-US"/>
              </w:rPr>
            </w:pPr>
            <w:r w:rsidRPr="00823579">
              <w:t>VaDE</w:t>
            </w:r>
          </w:p>
        </w:tc>
        <w:tc>
          <w:tcPr>
            <w:tcW w:w="1252" w:type="dxa"/>
            <w:noWrap/>
            <w:hideMark/>
          </w:tcPr>
          <w:p w14:paraId="226DC48E" w14:textId="77777777" w:rsidR="009F4474" w:rsidRPr="00823579" w:rsidRDefault="009F4474" w:rsidP="003B4FEA">
            <w:pPr>
              <w:spacing w:line="240" w:lineRule="auto"/>
              <w:jc w:val="left"/>
              <w:rPr>
                <w:color w:val="000000"/>
                <w:sz w:val="22"/>
                <w:szCs w:val="22"/>
                <w:lang w:eastAsia="en-US"/>
              </w:rPr>
            </w:pPr>
            <w:r w:rsidRPr="00823579">
              <w:t>ACeDeC</w:t>
            </w:r>
          </w:p>
        </w:tc>
        <w:tc>
          <w:tcPr>
            <w:tcW w:w="1252" w:type="dxa"/>
            <w:noWrap/>
            <w:hideMark/>
          </w:tcPr>
          <w:p w14:paraId="681A41B7" w14:textId="77777777" w:rsidR="009F4474" w:rsidRPr="00823579" w:rsidRDefault="009F4474" w:rsidP="003B4FEA">
            <w:pPr>
              <w:spacing w:line="240" w:lineRule="auto"/>
              <w:jc w:val="left"/>
              <w:rPr>
                <w:color w:val="000000"/>
                <w:sz w:val="22"/>
                <w:szCs w:val="22"/>
                <w:lang w:eastAsia="en-US"/>
              </w:rPr>
            </w:pPr>
            <w:r w:rsidRPr="00823579">
              <w:t>VaDE</w:t>
            </w:r>
          </w:p>
        </w:tc>
      </w:tr>
      <w:tr w:rsidR="009F4474" w:rsidRPr="00823579" w14:paraId="7E0A1830" w14:textId="77777777" w:rsidTr="003B4FEA">
        <w:trPr>
          <w:trHeight w:val="300"/>
        </w:trPr>
        <w:tc>
          <w:tcPr>
            <w:tcW w:w="960" w:type="dxa"/>
            <w:noWrap/>
            <w:hideMark/>
          </w:tcPr>
          <w:p w14:paraId="168F4F37" w14:textId="77777777" w:rsidR="009F4474" w:rsidRPr="00823579" w:rsidRDefault="009F4474" w:rsidP="003B4FEA">
            <w:pPr>
              <w:spacing w:line="240" w:lineRule="auto"/>
              <w:jc w:val="right"/>
              <w:rPr>
                <w:color w:val="000000"/>
                <w:sz w:val="22"/>
                <w:szCs w:val="22"/>
                <w:lang w:eastAsia="en-US"/>
              </w:rPr>
            </w:pPr>
            <w:r w:rsidRPr="00823579">
              <w:t>3</w:t>
            </w:r>
          </w:p>
        </w:tc>
        <w:tc>
          <w:tcPr>
            <w:tcW w:w="1252" w:type="dxa"/>
            <w:noWrap/>
            <w:hideMark/>
          </w:tcPr>
          <w:p w14:paraId="12DEA968" w14:textId="77777777" w:rsidR="009F4474" w:rsidRPr="00823579" w:rsidRDefault="009F4474" w:rsidP="003B4FEA">
            <w:pPr>
              <w:spacing w:line="240" w:lineRule="auto"/>
              <w:jc w:val="left"/>
              <w:rPr>
                <w:color w:val="000000"/>
                <w:sz w:val="22"/>
                <w:szCs w:val="22"/>
                <w:lang w:eastAsia="en-US"/>
              </w:rPr>
            </w:pPr>
            <w:r w:rsidRPr="00823579">
              <w:t>Isomap</w:t>
            </w:r>
          </w:p>
        </w:tc>
        <w:tc>
          <w:tcPr>
            <w:tcW w:w="1252" w:type="dxa"/>
            <w:noWrap/>
            <w:hideMark/>
          </w:tcPr>
          <w:p w14:paraId="0315A5A5" w14:textId="77777777" w:rsidR="009F4474" w:rsidRPr="00823579" w:rsidRDefault="009F4474" w:rsidP="003B4FEA">
            <w:pPr>
              <w:spacing w:line="240" w:lineRule="auto"/>
              <w:jc w:val="left"/>
              <w:rPr>
                <w:color w:val="000000"/>
                <w:sz w:val="22"/>
                <w:szCs w:val="22"/>
                <w:lang w:eastAsia="en-US"/>
              </w:rPr>
            </w:pPr>
            <w:r w:rsidRPr="00823579">
              <w:t>DDC</w:t>
            </w:r>
          </w:p>
        </w:tc>
        <w:tc>
          <w:tcPr>
            <w:tcW w:w="1252" w:type="dxa"/>
            <w:noWrap/>
            <w:hideMark/>
          </w:tcPr>
          <w:p w14:paraId="70805A85" w14:textId="77777777" w:rsidR="009F4474" w:rsidRPr="00823579" w:rsidRDefault="009F4474" w:rsidP="003B4FEA">
            <w:pPr>
              <w:spacing w:line="240" w:lineRule="auto"/>
              <w:jc w:val="left"/>
              <w:rPr>
                <w:color w:val="000000"/>
                <w:sz w:val="22"/>
                <w:szCs w:val="22"/>
                <w:lang w:eastAsia="en-US"/>
              </w:rPr>
            </w:pPr>
            <w:r w:rsidRPr="00823579">
              <w:t>PCA</w:t>
            </w:r>
          </w:p>
        </w:tc>
        <w:tc>
          <w:tcPr>
            <w:tcW w:w="1252" w:type="dxa"/>
            <w:noWrap/>
            <w:hideMark/>
          </w:tcPr>
          <w:p w14:paraId="071D8746" w14:textId="77777777" w:rsidR="009F4474" w:rsidRPr="00823579" w:rsidRDefault="009F4474" w:rsidP="003B4FEA">
            <w:pPr>
              <w:spacing w:line="240" w:lineRule="auto"/>
              <w:jc w:val="left"/>
              <w:rPr>
                <w:color w:val="000000"/>
                <w:sz w:val="22"/>
                <w:szCs w:val="22"/>
                <w:lang w:eastAsia="en-US"/>
              </w:rPr>
            </w:pPr>
            <w:r w:rsidRPr="00823579">
              <w:t>Isomap</w:t>
            </w:r>
          </w:p>
        </w:tc>
        <w:tc>
          <w:tcPr>
            <w:tcW w:w="1252" w:type="dxa"/>
            <w:noWrap/>
            <w:hideMark/>
          </w:tcPr>
          <w:p w14:paraId="12DB42A7" w14:textId="77777777" w:rsidR="009F4474" w:rsidRPr="00823579" w:rsidRDefault="009F4474" w:rsidP="003B4FEA">
            <w:pPr>
              <w:spacing w:line="240" w:lineRule="auto"/>
              <w:jc w:val="left"/>
              <w:rPr>
                <w:color w:val="000000"/>
                <w:sz w:val="22"/>
                <w:szCs w:val="22"/>
                <w:lang w:eastAsia="en-US"/>
              </w:rPr>
            </w:pPr>
            <w:r w:rsidRPr="00823579">
              <w:t>Isomap</w:t>
            </w:r>
          </w:p>
        </w:tc>
        <w:tc>
          <w:tcPr>
            <w:tcW w:w="1252" w:type="dxa"/>
            <w:noWrap/>
            <w:hideMark/>
          </w:tcPr>
          <w:p w14:paraId="0098B951" w14:textId="77777777" w:rsidR="009F4474" w:rsidRPr="00823579" w:rsidRDefault="009F4474" w:rsidP="003B4FEA">
            <w:pPr>
              <w:spacing w:line="240" w:lineRule="auto"/>
              <w:jc w:val="left"/>
              <w:rPr>
                <w:color w:val="000000"/>
                <w:sz w:val="22"/>
                <w:szCs w:val="22"/>
                <w:lang w:eastAsia="en-US"/>
              </w:rPr>
            </w:pPr>
            <w:r w:rsidRPr="00823579">
              <w:t>Isomap</w:t>
            </w:r>
          </w:p>
        </w:tc>
      </w:tr>
      <w:tr w:rsidR="009F4474" w:rsidRPr="00823579" w14:paraId="6EB4F754" w14:textId="77777777" w:rsidTr="003B4FEA">
        <w:trPr>
          <w:trHeight w:val="300"/>
        </w:trPr>
        <w:tc>
          <w:tcPr>
            <w:tcW w:w="960" w:type="dxa"/>
            <w:noWrap/>
            <w:hideMark/>
          </w:tcPr>
          <w:p w14:paraId="644ED961" w14:textId="77777777" w:rsidR="009F4474" w:rsidRPr="00823579" w:rsidRDefault="009F4474" w:rsidP="003B4FEA">
            <w:pPr>
              <w:spacing w:line="240" w:lineRule="auto"/>
              <w:jc w:val="right"/>
              <w:rPr>
                <w:color w:val="000000"/>
                <w:sz w:val="22"/>
                <w:szCs w:val="22"/>
                <w:lang w:eastAsia="en-US"/>
              </w:rPr>
            </w:pPr>
            <w:r w:rsidRPr="00823579">
              <w:t>4</w:t>
            </w:r>
          </w:p>
        </w:tc>
        <w:tc>
          <w:tcPr>
            <w:tcW w:w="1252" w:type="dxa"/>
            <w:noWrap/>
            <w:hideMark/>
          </w:tcPr>
          <w:p w14:paraId="3FF651DA" w14:textId="77777777" w:rsidR="009F4474" w:rsidRPr="00823579" w:rsidRDefault="009F4474" w:rsidP="003B4FEA">
            <w:pPr>
              <w:spacing w:line="240" w:lineRule="auto"/>
              <w:jc w:val="left"/>
              <w:rPr>
                <w:color w:val="000000"/>
                <w:sz w:val="22"/>
                <w:szCs w:val="22"/>
                <w:lang w:eastAsia="en-US"/>
              </w:rPr>
            </w:pPr>
            <w:r w:rsidRPr="00823579">
              <w:t>ACeDeC</w:t>
            </w:r>
          </w:p>
        </w:tc>
        <w:tc>
          <w:tcPr>
            <w:tcW w:w="1252" w:type="dxa"/>
            <w:noWrap/>
            <w:hideMark/>
          </w:tcPr>
          <w:p w14:paraId="67AEFC73" w14:textId="77777777" w:rsidR="009F4474" w:rsidRPr="00823579" w:rsidRDefault="009F4474" w:rsidP="003B4FEA">
            <w:pPr>
              <w:spacing w:line="240" w:lineRule="auto"/>
              <w:jc w:val="left"/>
              <w:rPr>
                <w:color w:val="000000"/>
                <w:sz w:val="22"/>
                <w:szCs w:val="22"/>
                <w:lang w:eastAsia="en-US"/>
              </w:rPr>
            </w:pPr>
            <w:r w:rsidRPr="00823579">
              <w:t>ACeDeC</w:t>
            </w:r>
          </w:p>
        </w:tc>
        <w:tc>
          <w:tcPr>
            <w:tcW w:w="1252" w:type="dxa"/>
            <w:noWrap/>
            <w:hideMark/>
          </w:tcPr>
          <w:p w14:paraId="3F17A2F7" w14:textId="77777777" w:rsidR="009F4474" w:rsidRPr="00823579" w:rsidRDefault="009F4474" w:rsidP="003B4FEA">
            <w:pPr>
              <w:spacing w:line="240" w:lineRule="auto"/>
              <w:jc w:val="left"/>
              <w:rPr>
                <w:color w:val="000000"/>
                <w:sz w:val="22"/>
                <w:szCs w:val="22"/>
                <w:lang w:eastAsia="en-US"/>
              </w:rPr>
            </w:pPr>
            <w:r w:rsidRPr="00823579">
              <w:t>IDEC</w:t>
            </w:r>
          </w:p>
        </w:tc>
        <w:tc>
          <w:tcPr>
            <w:tcW w:w="1252" w:type="dxa"/>
            <w:noWrap/>
            <w:hideMark/>
          </w:tcPr>
          <w:p w14:paraId="08D3B9BF" w14:textId="77777777" w:rsidR="009F4474" w:rsidRPr="00823579" w:rsidRDefault="009F4474" w:rsidP="003B4FEA">
            <w:pPr>
              <w:spacing w:line="240" w:lineRule="auto"/>
              <w:jc w:val="left"/>
              <w:rPr>
                <w:color w:val="000000"/>
                <w:sz w:val="22"/>
                <w:szCs w:val="22"/>
                <w:lang w:eastAsia="en-US"/>
              </w:rPr>
            </w:pPr>
            <w:r w:rsidRPr="00823579">
              <w:t>ACeDeC</w:t>
            </w:r>
          </w:p>
        </w:tc>
        <w:tc>
          <w:tcPr>
            <w:tcW w:w="1252" w:type="dxa"/>
            <w:noWrap/>
            <w:hideMark/>
          </w:tcPr>
          <w:p w14:paraId="3D8989F6" w14:textId="77777777" w:rsidR="009F4474" w:rsidRPr="00823579" w:rsidRDefault="009F4474" w:rsidP="003B4FEA">
            <w:pPr>
              <w:spacing w:line="240" w:lineRule="auto"/>
              <w:jc w:val="left"/>
              <w:rPr>
                <w:color w:val="000000"/>
                <w:sz w:val="22"/>
                <w:szCs w:val="22"/>
                <w:lang w:eastAsia="en-US"/>
              </w:rPr>
            </w:pPr>
            <w:r w:rsidRPr="00823579">
              <w:t>VaDE</w:t>
            </w:r>
          </w:p>
        </w:tc>
        <w:tc>
          <w:tcPr>
            <w:tcW w:w="1252" w:type="dxa"/>
            <w:noWrap/>
            <w:hideMark/>
          </w:tcPr>
          <w:p w14:paraId="607E7756" w14:textId="77777777" w:rsidR="009F4474" w:rsidRPr="00823579" w:rsidRDefault="009F4474" w:rsidP="003B4FEA">
            <w:pPr>
              <w:spacing w:line="240" w:lineRule="auto"/>
              <w:jc w:val="left"/>
              <w:rPr>
                <w:color w:val="000000"/>
                <w:sz w:val="22"/>
                <w:szCs w:val="22"/>
                <w:lang w:eastAsia="en-US"/>
              </w:rPr>
            </w:pPr>
            <w:r w:rsidRPr="00823579">
              <w:t>PCA</w:t>
            </w:r>
          </w:p>
        </w:tc>
      </w:tr>
      <w:tr w:rsidR="009F4474" w:rsidRPr="00823579" w14:paraId="15D887A8" w14:textId="77777777" w:rsidTr="003B4FEA">
        <w:trPr>
          <w:trHeight w:val="300"/>
        </w:trPr>
        <w:tc>
          <w:tcPr>
            <w:tcW w:w="960" w:type="dxa"/>
            <w:noWrap/>
            <w:hideMark/>
          </w:tcPr>
          <w:p w14:paraId="2F815098" w14:textId="77777777" w:rsidR="009F4474" w:rsidRPr="00823579" w:rsidRDefault="009F4474" w:rsidP="003B4FEA">
            <w:pPr>
              <w:spacing w:line="240" w:lineRule="auto"/>
              <w:jc w:val="right"/>
              <w:rPr>
                <w:color w:val="000000"/>
                <w:sz w:val="22"/>
                <w:szCs w:val="22"/>
                <w:lang w:eastAsia="en-US"/>
              </w:rPr>
            </w:pPr>
            <w:r w:rsidRPr="00823579">
              <w:t>5</w:t>
            </w:r>
          </w:p>
        </w:tc>
        <w:tc>
          <w:tcPr>
            <w:tcW w:w="1252" w:type="dxa"/>
            <w:noWrap/>
            <w:hideMark/>
          </w:tcPr>
          <w:p w14:paraId="0EFDB375" w14:textId="77777777" w:rsidR="009F4474" w:rsidRPr="00823579" w:rsidRDefault="009F4474" w:rsidP="003B4FEA">
            <w:pPr>
              <w:spacing w:line="240" w:lineRule="auto"/>
              <w:jc w:val="left"/>
              <w:rPr>
                <w:color w:val="000000"/>
                <w:sz w:val="22"/>
                <w:szCs w:val="22"/>
                <w:lang w:eastAsia="en-US"/>
              </w:rPr>
            </w:pPr>
            <w:r w:rsidRPr="00823579">
              <w:t>DCN</w:t>
            </w:r>
          </w:p>
        </w:tc>
        <w:tc>
          <w:tcPr>
            <w:tcW w:w="1252" w:type="dxa"/>
            <w:noWrap/>
            <w:hideMark/>
          </w:tcPr>
          <w:p w14:paraId="35DA59FC" w14:textId="77777777" w:rsidR="009F4474" w:rsidRPr="00823579" w:rsidRDefault="009F4474" w:rsidP="003B4FEA">
            <w:pPr>
              <w:spacing w:line="240" w:lineRule="auto"/>
              <w:jc w:val="left"/>
              <w:rPr>
                <w:color w:val="000000"/>
                <w:sz w:val="22"/>
                <w:szCs w:val="22"/>
                <w:lang w:eastAsia="en-US"/>
              </w:rPr>
            </w:pPr>
            <w:r w:rsidRPr="00823579">
              <w:t>DCN</w:t>
            </w:r>
          </w:p>
        </w:tc>
        <w:tc>
          <w:tcPr>
            <w:tcW w:w="1252" w:type="dxa"/>
            <w:noWrap/>
            <w:hideMark/>
          </w:tcPr>
          <w:p w14:paraId="14BAE128" w14:textId="77777777" w:rsidR="009F4474" w:rsidRPr="00823579" w:rsidRDefault="009F4474" w:rsidP="003B4FEA">
            <w:pPr>
              <w:spacing w:line="240" w:lineRule="auto"/>
              <w:jc w:val="left"/>
              <w:rPr>
                <w:color w:val="000000"/>
                <w:sz w:val="22"/>
                <w:szCs w:val="22"/>
                <w:lang w:eastAsia="en-US"/>
              </w:rPr>
            </w:pPr>
            <w:r w:rsidRPr="00823579">
              <w:t>N2D</w:t>
            </w:r>
          </w:p>
        </w:tc>
        <w:tc>
          <w:tcPr>
            <w:tcW w:w="1252" w:type="dxa"/>
            <w:noWrap/>
            <w:hideMark/>
          </w:tcPr>
          <w:p w14:paraId="605C6F61" w14:textId="77777777" w:rsidR="009F4474" w:rsidRPr="00823579" w:rsidRDefault="009F4474" w:rsidP="003B4FEA">
            <w:pPr>
              <w:spacing w:line="240" w:lineRule="auto"/>
              <w:jc w:val="left"/>
              <w:rPr>
                <w:color w:val="000000"/>
                <w:sz w:val="22"/>
                <w:szCs w:val="22"/>
                <w:lang w:eastAsia="en-US"/>
              </w:rPr>
            </w:pPr>
            <w:r w:rsidRPr="00823579">
              <w:t>PCA</w:t>
            </w:r>
          </w:p>
        </w:tc>
        <w:tc>
          <w:tcPr>
            <w:tcW w:w="1252" w:type="dxa"/>
            <w:noWrap/>
            <w:hideMark/>
          </w:tcPr>
          <w:p w14:paraId="5529D0C0" w14:textId="77777777" w:rsidR="009F4474" w:rsidRPr="00823579" w:rsidRDefault="009F4474" w:rsidP="003B4FEA">
            <w:pPr>
              <w:spacing w:line="240" w:lineRule="auto"/>
              <w:jc w:val="left"/>
              <w:rPr>
                <w:color w:val="000000"/>
                <w:sz w:val="22"/>
                <w:szCs w:val="22"/>
                <w:lang w:eastAsia="en-US"/>
              </w:rPr>
            </w:pPr>
            <w:r w:rsidRPr="00823579">
              <w:t>PCA</w:t>
            </w:r>
          </w:p>
        </w:tc>
        <w:tc>
          <w:tcPr>
            <w:tcW w:w="1252" w:type="dxa"/>
            <w:noWrap/>
            <w:hideMark/>
          </w:tcPr>
          <w:p w14:paraId="403A40E6" w14:textId="77777777" w:rsidR="009F4474" w:rsidRPr="00823579" w:rsidRDefault="009F4474" w:rsidP="003B4FEA">
            <w:pPr>
              <w:spacing w:line="240" w:lineRule="auto"/>
              <w:jc w:val="left"/>
              <w:rPr>
                <w:color w:val="000000"/>
                <w:sz w:val="22"/>
                <w:szCs w:val="22"/>
                <w:lang w:eastAsia="en-US"/>
              </w:rPr>
            </w:pPr>
            <w:r w:rsidRPr="00823579">
              <w:t>ACeDeC</w:t>
            </w:r>
          </w:p>
        </w:tc>
      </w:tr>
      <w:tr w:rsidR="009F4474" w:rsidRPr="00823579" w14:paraId="4DDBBB3A" w14:textId="77777777" w:rsidTr="003B4FEA">
        <w:trPr>
          <w:trHeight w:val="300"/>
        </w:trPr>
        <w:tc>
          <w:tcPr>
            <w:tcW w:w="960" w:type="dxa"/>
            <w:noWrap/>
            <w:hideMark/>
          </w:tcPr>
          <w:p w14:paraId="2ED8F22D" w14:textId="77777777" w:rsidR="009F4474" w:rsidRPr="00823579" w:rsidRDefault="009F4474" w:rsidP="003B4FEA">
            <w:pPr>
              <w:spacing w:line="240" w:lineRule="auto"/>
              <w:jc w:val="right"/>
              <w:rPr>
                <w:color w:val="000000"/>
                <w:sz w:val="22"/>
                <w:szCs w:val="22"/>
                <w:lang w:eastAsia="en-US"/>
              </w:rPr>
            </w:pPr>
            <w:r w:rsidRPr="00823579">
              <w:t>6</w:t>
            </w:r>
          </w:p>
        </w:tc>
        <w:tc>
          <w:tcPr>
            <w:tcW w:w="1252" w:type="dxa"/>
            <w:noWrap/>
            <w:hideMark/>
          </w:tcPr>
          <w:p w14:paraId="53CF8063" w14:textId="77777777" w:rsidR="009F4474" w:rsidRPr="00823579" w:rsidRDefault="009F4474" w:rsidP="003B4FEA">
            <w:pPr>
              <w:spacing w:line="240" w:lineRule="auto"/>
              <w:jc w:val="left"/>
              <w:rPr>
                <w:color w:val="000000"/>
                <w:sz w:val="22"/>
                <w:szCs w:val="22"/>
                <w:lang w:eastAsia="en-US"/>
              </w:rPr>
            </w:pPr>
            <w:r w:rsidRPr="00823579">
              <w:t>IDEC</w:t>
            </w:r>
          </w:p>
        </w:tc>
        <w:tc>
          <w:tcPr>
            <w:tcW w:w="1252" w:type="dxa"/>
            <w:noWrap/>
            <w:hideMark/>
          </w:tcPr>
          <w:p w14:paraId="5A7D4036" w14:textId="77777777" w:rsidR="009F4474" w:rsidRPr="00823579" w:rsidRDefault="009F4474" w:rsidP="003B4FEA">
            <w:pPr>
              <w:spacing w:line="240" w:lineRule="auto"/>
              <w:jc w:val="left"/>
              <w:rPr>
                <w:color w:val="000000"/>
                <w:sz w:val="22"/>
                <w:szCs w:val="22"/>
                <w:lang w:eastAsia="en-US"/>
              </w:rPr>
            </w:pPr>
            <w:r w:rsidRPr="00823579">
              <w:t>IDEC</w:t>
            </w:r>
          </w:p>
        </w:tc>
        <w:tc>
          <w:tcPr>
            <w:tcW w:w="1252" w:type="dxa"/>
            <w:noWrap/>
            <w:hideMark/>
          </w:tcPr>
          <w:p w14:paraId="12154730" w14:textId="77777777" w:rsidR="009F4474" w:rsidRPr="00823579" w:rsidRDefault="009F4474" w:rsidP="003B4FEA">
            <w:pPr>
              <w:spacing w:line="240" w:lineRule="auto"/>
              <w:jc w:val="left"/>
              <w:rPr>
                <w:color w:val="000000"/>
                <w:sz w:val="22"/>
                <w:szCs w:val="22"/>
                <w:lang w:eastAsia="en-US"/>
              </w:rPr>
            </w:pPr>
            <w:r w:rsidRPr="00823579">
              <w:t>VaDE</w:t>
            </w:r>
          </w:p>
        </w:tc>
        <w:tc>
          <w:tcPr>
            <w:tcW w:w="1252" w:type="dxa"/>
            <w:noWrap/>
            <w:hideMark/>
          </w:tcPr>
          <w:p w14:paraId="5558C1AC" w14:textId="77777777" w:rsidR="009F4474" w:rsidRPr="00823579" w:rsidRDefault="009F4474" w:rsidP="003B4FEA">
            <w:pPr>
              <w:spacing w:line="240" w:lineRule="auto"/>
              <w:jc w:val="left"/>
              <w:rPr>
                <w:color w:val="000000"/>
                <w:sz w:val="22"/>
                <w:szCs w:val="22"/>
                <w:lang w:eastAsia="en-US"/>
              </w:rPr>
            </w:pPr>
            <w:r w:rsidRPr="00823579">
              <w:t>DCN</w:t>
            </w:r>
          </w:p>
        </w:tc>
        <w:tc>
          <w:tcPr>
            <w:tcW w:w="1252" w:type="dxa"/>
            <w:noWrap/>
            <w:hideMark/>
          </w:tcPr>
          <w:p w14:paraId="490AB707" w14:textId="77777777" w:rsidR="009F4474" w:rsidRPr="00823579" w:rsidRDefault="009F4474" w:rsidP="003B4FEA">
            <w:pPr>
              <w:spacing w:line="240" w:lineRule="auto"/>
              <w:jc w:val="left"/>
              <w:rPr>
                <w:color w:val="000000"/>
                <w:sz w:val="22"/>
                <w:szCs w:val="22"/>
                <w:lang w:eastAsia="en-US"/>
              </w:rPr>
            </w:pPr>
            <w:r w:rsidRPr="00823579">
              <w:t>IDEC</w:t>
            </w:r>
          </w:p>
        </w:tc>
        <w:tc>
          <w:tcPr>
            <w:tcW w:w="1252" w:type="dxa"/>
            <w:noWrap/>
            <w:hideMark/>
          </w:tcPr>
          <w:p w14:paraId="3B1C75B0" w14:textId="77777777" w:rsidR="009F4474" w:rsidRPr="00823579" w:rsidRDefault="009F4474" w:rsidP="003B4FEA">
            <w:pPr>
              <w:spacing w:line="240" w:lineRule="auto"/>
              <w:jc w:val="left"/>
              <w:rPr>
                <w:color w:val="000000"/>
                <w:sz w:val="22"/>
                <w:szCs w:val="22"/>
                <w:lang w:eastAsia="en-US"/>
              </w:rPr>
            </w:pPr>
            <w:r w:rsidRPr="00823579">
              <w:t>ICA</w:t>
            </w:r>
          </w:p>
        </w:tc>
      </w:tr>
      <w:tr w:rsidR="009F4474" w:rsidRPr="00823579" w14:paraId="0606D378" w14:textId="77777777" w:rsidTr="003B4FEA">
        <w:trPr>
          <w:trHeight w:val="300"/>
        </w:trPr>
        <w:tc>
          <w:tcPr>
            <w:tcW w:w="960" w:type="dxa"/>
            <w:noWrap/>
            <w:hideMark/>
          </w:tcPr>
          <w:p w14:paraId="01AA7531" w14:textId="77777777" w:rsidR="009F4474" w:rsidRPr="00823579" w:rsidRDefault="009F4474" w:rsidP="003B4FEA">
            <w:pPr>
              <w:spacing w:line="240" w:lineRule="auto"/>
              <w:jc w:val="right"/>
              <w:rPr>
                <w:color w:val="000000"/>
                <w:sz w:val="22"/>
                <w:szCs w:val="22"/>
                <w:lang w:eastAsia="en-US"/>
              </w:rPr>
            </w:pPr>
            <w:r w:rsidRPr="00823579">
              <w:lastRenderedPageBreak/>
              <w:t>7</w:t>
            </w:r>
          </w:p>
        </w:tc>
        <w:tc>
          <w:tcPr>
            <w:tcW w:w="1252" w:type="dxa"/>
            <w:noWrap/>
            <w:hideMark/>
          </w:tcPr>
          <w:p w14:paraId="035E9978" w14:textId="77777777" w:rsidR="009F4474" w:rsidRPr="00823579" w:rsidRDefault="009F4474" w:rsidP="003B4FEA">
            <w:pPr>
              <w:spacing w:line="240" w:lineRule="auto"/>
              <w:jc w:val="left"/>
              <w:rPr>
                <w:color w:val="000000"/>
                <w:sz w:val="22"/>
                <w:szCs w:val="22"/>
                <w:lang w:eastAsia="en-US"/>
              </w:rPr>
            </w:pPr>
            <w:r w:rsidRPr="00823579">
              <w:t>DEC</w:t>
            </w:r>
          </w:p>
        </w:tc>
        <w:tc>
          <w:tcPr>
            <w:tcW w:w="1252" w:type="dxa"/>
            <w:noWrap/>
            <w:hideMark/>
          </w:tcPr>
          <w:p w14:paraId="5F323AB4" w14:textId="77777777" w:rsidR="009F4474" w:rsidRPr="00823579" w:rsidRDefault="009F4474" w:rsidP="003B4FEA">
            <w:pPr>
              <w:spacing w:line="240" w:lineRule="auto"/>
              <w:jc w:val="left"/>
              <w:rPr>
                <w:color w:val="000000"/>
                <w:sz w:val="22"/>
                <w:szCs w:val="22"/>
                <w:lang w:eastAsia="en-US"/>
              </w:rPr>
            </w:pPr>
            <w:r w:rsidRPr="00823579">
              <w:t>DEC</w:t>
            </w:r>
          </w:p>
        </w:tc>
        <w:tc>
          <w:tcPr>
            <w:tcW w:w="1252" w:type="dxa"/>
            <w:noWrap/>
            <w:hideMark/>
          </w:tcPr>
          <w:p w14:paraId="2502FF5F" w14:textId="77777777" w:rsidR="009F4474" w:rsidRPr="00823579" w:rsidRDefault="009F4474" w:rsidP="003B4FEA">
            <w:pPr>
              <w:spacing w:line="240" w:lineRule="auto"/>
              <w:jc w:val="left"/>
              <w:rPr>
                <w:color w:val="000000"/>
                <w:sz w:val="22"/>
                <w:szCs w:val="22"/>
                <w:lang w:eastAsia="en-US"/>
              </w:rPr>
            </w:pPr>
            <w:r w:rsidRPr="00823579">
              <w:t>ICA</w:t>
            </w:r>
          </w:p>
        </w:tc>
        <w:tc>
          <w:tcPr>
            <w:tcW w:w="1252" w:type="dxa"/>
            <w:noWrap/>
            <w:hideMark/>
          </w:tcPr>
          <w:p w14:paraId="7F0BB0F5" w14:textId="77777777" w:rsidR="009F4474" w:rsidRPr="00823579" w:rsidRDefault="009F4474" w:rsidP="003B4FEA">
            <w:pPr>
              <w:spacing w:line="240" w:lineRule="auto"/>
              <w:jc w:val="left"/>
              <w:rPr>
                <w:color w:val="000000"/>
                <w:sz w:val="22"/>
                <w:szCs w:val="22"/>
                <w:lang w:eastAsia="en-US"/>
              </w:rPr>
            </w:pPr>
            <w:r w:rsidRPr="00823579">
              <w:t>IDEC</w:t>
            </w:r>
          </w:p>
        </w:tc>
        <w:tc>
          <w:tcPr>
            <w:tcW w:w="1252" w:type="dxa"/>
            <w:noWrap/>
            <w:hideMark/>
          </w:tcPr>
          <w:p w14:paraId="7E9091D9" w14:textId="77777777" w:rsidR="009F4474" w:rsidRPr="00823579" w:rsidRDefault="009F4474" w:rsidP="003B4FEA">
            <w:pPr>
              <w:spacing w:line="240" w:lineRule="auto"/>
              <w:jc w:val="left"/>
              <w:rPr>
                <w:color w:val="000000"/>
                <w:sz w:val="22"/>
                <w:szCs w:val="22"/>
                <w:lang w:eastAsia="en-US"/>
              </w:rPr>
            </w:pPr>
            <w:r w:rsidRPr="00823579">
              <w:t>ICA</w:t>
            </w:r>
          </w:p>
        </w:tc>
        <w:tc>
          <w:tcPr>
            <w:tcW w:w="1252" w:type="dxa"/>
            <w:noWrap/>
            <w:hideMark/>
          </w:tcPr>
          <w:p w14:paraId="0B3832F0" w14:textId="77777777" w:rsidR="009F4474" w:rsidRPr="00823579" w:rsidRDefault="009F4474" w:rsidP="003B4FEA">
            <w:pPr>
              <w:spacing w:line="240" w:lineRule="auto"/>
              <w:jc w:val="left"/>
              <w:rPr>
                <w:color w:val="000000"/>
                <w:sz w:val="22"/>
                <w:szCs w:val="22"/>
                <w:lang w:eastAsia="en-US"/>
              </w:rPr>
            </w:pPr>
            <w:r w:rsidRPr="00823579">
              <w:t>DipDECK</w:t>
            </w:r>
          </w:p>
        </w:tc>
      </w:tr>
      <w:tr w:rsidR="009F4474" w:rsidRPr="00823579" w14:paraId="7B119692" w14:textId="77777777" w:rsidTr="003B4FEA">
        <w:trPr>
          <w:trHeight w:val="300"/>
        </w:trPr>
        <w:tc>
          <w:tcPr>
            <w:tcW w:w="960" w:type="dxa"/>
            <w:noWrap/>
            <w:hideMark/>
          </w:tcPr>
          <w:p w14:paraId="4EEB5180" w14:textId="77777777" w:rsidR="009F4474" w:rsidRPr="00823579" w:rsidRDefault="009F4474" w:rsidP="003B4FEA">
            <w:pPr>
              <w:spacing w:line="240" w:lineRule="auto"/>
              <w:jc w:val="right"/>
              <w:rPr>
                <w:color w:val="000000"/>
                <w:sz w:val="22"/>
                <w:szCs w:val="22"/>
                <w:lang w:eastAsia="en-US"/>
              </w:rPr>
            </w:pPr>
            <w:r w:rsidRPr="00823579">
              <w:t>8</w:t>
            </w:r>
          </w:p>
        </w:tc>
        <w:tc>
          <w:tcPr>
            <w:tcW w:w="1252" w:type="dxa"/>
            <w:noWrap/>
            <w:hideMark/>
          </w:tcPr>
          <w:p w14:paraId="34A26A1A" w14:textId="77777777" w:rsidR="009F4474" w:rsidRPr="00823579" w:rsidRDefault="009F4474" w:rsidP="003B4FEA">
            <w:pPr>
              <w:spacing w:line="240" w:lineRule="auto"/>
              <w:jc w:val="left"/>
              <w:rPr>
                <w:color w:val="000000"/>
                <w:sz w:val="22"/>
                <w:szCs w:val="22"/>
                <w:lang w:eastAsia="en-US"/>
              </w:rPr>
            </w:pPr>
            <w:r w:rsidRPr="00823579">
              <w:t>DipDECK</w:t>
            </w:r>
          </w:p>
        </w:tc>
        <w:tc>
          <w:tcPr>
            <w:tcW w:w="1252" w:type="dxa"/>
            <w:noWrap/>
            <w:hideMark/>
          </w:tcPr>
          <w:p w14:paraId="55CD2FAD" w14:textId="77777777" w:rsidR="009F4474" w:rsidRPr="00823579" w:rsidRDefault="009F4474" w:rsidP="003B4FEA">
            <w:pPr>
              <w:spacing w:line="240" w:lineRule="auto"/>
              <w:jc w:val="left"/>
              <w:rPr>
                <w:color w:val="000000"/>
                <w:sz w:val="22"/>
                <w:szCs w:val="22"/>
                <w:lang w:eastAsia="en-US"/>
              </w:rPr>
            </w:pPr>
            <w:r w:rsidRPr="00823579">
              <w:t>PCA</w:t>
            </w:r>
          </w:p>
        </w:tc>
        <w:tc>
          <w:tcPr>
            <w:tcW w:w="1252" w:type="dxa"/>
            <w:noWrap/>
            <w:hideMark/>
          </w:tcPr>
          <w:p w14:paraId="3BAADD95" w14:textId="77777777" w:rsidR="009F4474" w:rsidRPr="00823579" w:rsidRDefault="009F4474" w:rsidP="003B4FEA">
            <w:pPr>
              <w:spacing w:line="240" w:lineRule="auto"/>
              <w:jc w:val="left"/>
              <w:rPr>
                <w:color w:val="000000"/>
                <w:sz w:val="22"/>
                <w:szCs w:val="22"/>
                <w:lang w:eastAsia="en-US"/>
              </w:rPr>
            </w:pPr>
            <w:r w:rsidRPr="00823579">
              <w:t>DDC</w:t>
            </w:r>
          </w:p>
        </w:tc>
        <w:tc>
          <w:tcPr>
            <w:tcW w:w="1252" w:type="dxa"/>
            <w:noWrap/>
            <w:hideMark/>
          </w:tcPr>
          <w:p w14:paraId="25037FE3" w14:textId="77777777" w:rsidR="009F4474" w:rsidRPr="00823579" w:rsidRDefault="009F4474" w:rsidP="003B4FEA">
            <w:pPr>
              <w:spacing w:line="240" w:lineRule="auto"/>
              <w:jc w:val="left"/>
              <w:rPr>
                <w:color w:val="000000"/>
                <w:sz w:val="22"/>
                <w:szCs w:val="22"/>
                <w:lang w:eastAsia="en-US"/>
              </w:rPr>
            </w:pPr>
            <w:r w:rsidRPr="00823579">
              <w:t>DipDECK</w:t>
            </w:r>
          </w:p>
        </w:tc>
        <w:tc>
          <w:tcPr>
            <w:tcW w:w="1252" w:type="dxa"/>
            <w:noWrap/>
            <w:hideMark/>
          </w:tcPr>
          <w:p w14:paraId="124DEA61" w14:textId="77777777" w:rsidR="009F4474" w:rsidRPr="00823579" w:rsidRDefault="009F4474" w:rsidP="003B4FEA">
            <w:pPr>
              <w:spacing w:line="240" w:lineRule="auto"/>
              <w:jc w:val="left"/>
              <w:rPr>
                <w:color w:val="000000"/>
                <w:sz w:val="22"/>
                <w:szCs w:val="22"/>
                <w:lang w:eastAsia="en-US"/>
              </w:rPr>
            </w:pPr>
            <w:r w:rsidRPr="00823579">
              <w:t>DipDECK</w:t>
            </w:r>
          </w:p>
        </w:tc>
        <w:tc>
          <w:tcPr>
            <w:tcW w:w="1252" w:type="dxa"/>
            <w:noWrap/>
            <w:hideMark/>
          </w:tcPr>
          <w:p w14:paraId="52254695" w14:textId="77777777" w:rsidR="009F4474" w:rsidRPr="00823579" w:rsidRDefault="009F4474" w:rsidP="003B4FEA">
            <w:pPr>
              <w:spacing w:line="240" w:lineRule="auto"/>
              <w:jc w:val="left"/>
              <w:rPr>
                <w:color w:val="000000"/>
                <w:sz w:val="22"/>
                <w:szCs w:val="22"/>
                <w:lang w:eastAsia="en-US"/>
              </w:rPr>
            </w:pPr>
            <w:r w:rsidRPr="00823579">
              <w:t>N2D</w:t>
            </w:r>
          </w:p>
        </w:tc>
      </w:tr>
      <w:tr w:rsidR="009F4474" w:rsidRPr="00823579" w14:paraId="555E3D2A" w14:textId="77777777" w:rsidTr="003B4FEA">
        <w:trPr>
          <w:trHeight w:val="300"/>
        </w:trPr>
        <w:tc>
          <w:tcPr>
            <w:tcW w:w="960" w:type="dxa"/>
            <w:noWrap/>
            <w:hideMark/>
          </w:tcPr>
          <w:p w14:paraId="6CCA5413" w14:textId="77777777" w:rsidR="009F4474" w:rsidRPr="00823579" w:rsidRDefault="009F4474" w:rsidP="003B4FEA">
            <w:pPr>
              <w:spacing w:line="240" w:lineRule="auto"/>
              <w:jc w:val="right"/>
              <w:rPr>
                <w:color w:val="000000"/>
                <w:sz w:val="22"/>
                <w:szCs w:val="22"/>
                <w:lang w:eastAsia="en-US"/>
              </w:rPr>
            </w:pPr>
            <w:r w:rsidRPr="00823579">
              <w:t>9</w:t>
            </w:r>
          </w:p>
        </w:tc>
        <w:tc>
          <w:tcPr>
            <w:tcW w:w="1252" w:type="dxa"/>
            <w:noWrap/>
            <w:hideMark/>
          </w:tcPr>
          <w:p w14:paraId="2908529E" w14:textId="77777777" w:rsidR="009F4474" w:rsidRPr="00823579" w:rsidRDefault="009F4474" w:rsidP="003B4FEA">
            <w:pPr>
              <w:spacing w:line="240" w:lineRule="auto"/>
              <w:jc w:val="left"/>
              <w:rPr>
                <w:color w:val="000000"/>
                <w:sz w:val="22"/>
                <w:szCs w:val="22"/>
                <w:lang w:eastAsia="en-US"/>
              </w:rPr>
            </w:pPr>
            <w:r w:rsidRPr="00823579">
              <w:t>PCA</w:t>
            </w:r>
          </w:p>
        </w:tc>
        <w:tc>
          <w:tcPr>
            <w:tcW w:w="1252" w:type="dxa"/>
            <w:noWrap/>
            <w:hideMark/>
          </w:tcPr>
          <w:p w14:paraId="3F5638A9" w14:textId="77777777" w:rsidR="009F4474" w:rsidRPr="00823579" w:rsidRDefault="009F4474" w:rsidP="003B4FEA">
            <w:pPr>
              <w:spacing w:line="240" w:lineRule="auto"/>
              <w:jc w:val="left"/>
              <w:rPr>
                <w:color w:val="000000"/>
                <w:sz w:val="22"/>
                <w:szCs w:val="22"/>
                <w:lang w:eastAsia="en-US"/>
              </w:rPr>
            </w:pPr>
            <w:r w:rsidRPr="00823579">
              <w:t>DipDECK</w:t>
            </w:r>
          </w:p>
        </w:tc>
        <w:tc>
          <w:tcPr>
            <w:tcW w:w="1252" w:type="dxa"/>
            <w:noWrap/>
            <w:hideMark/>
          </w:tcPr>
          <w:p w14:paraId="69C88D40" w14:textId="77777777" w:rsidR="009F4474" w:rsidRPr="00823579" w:rsidRDefault="009F4474" w:rsidP="003B4FEA">
            <w:pPr>
              <w:spacing w:line="240" w:lineRule="auto"/>
              <w:jc w:val="left"/>
              <w:rPr>
                <w:color w:val="000000"/>
                <w:sz w:val="22"/>
                <w:szCs w:val="22"/>
                <w:lang w:eastAsia="en-US"/>
              </w:rPr>
            </w:pPr>
            <w:r w:rsidRPr="00823579">
              <w:t>DEC</w:t>
            </w:r>
          </w:p>
        </w:tc>
        <w:tc>
          <w:tcPr>
            <w:tcW w:w="1252" w:type="dxa"/>
            <w:noWrap/>
            <w:hideMark/>
          </w:tcPr>
          <w:p w14:paraId="4DDFB2A1" w14:textId="77777777" w:rsidR="009F4474" w:rsidRPr="00823579" w:rsidRDefault="009F4474" w:rsidP="003B4FEA">
            <w:pPr>
              <w:spacing w:line="240" w:lineRule="auto"/>
              <w:jc w:val="left"/>
              <w:rPr>
                <w:color w:val="000000"/>
                <w:sz w:val="22"/>
                <w:szCs w:val="22"/>
                <w:lang w:eastAsia="en-US"/>
              </w:rPr>
            </w:pPr>
            <w:r w:rsidRPr="00823579">
              <w:t>ICA</w:t>
            </w:r>
          </w:p>
        </w:tc>
        <w:tc>
          <w:tcPr>
            <w:tcW w:w="1252" w:type="dxa"/>
            <w:noWrap/>
            <w:hideMark/>
          </w:tcPr>
          <w:p w14:paraId="19D4B749" w14:textId="77777777" w:rsidR="009F4474" w:rsidRPr="00823579" w:rsidRDefault="009F4474" w:rsidP="003B4FEA">
            <w:pPr>
              <w:spacing w:line="240" w:lineRule="auto"/>
              <w:jc w:val="left"/>
              <w:rPr>
                <w:color w:val="000000"/>
                <w:sz w:val="22"/>
                <w:szCs w:val="22"/>
                <w:lang w:eastAsia="en-US"/>
              </w:rPr>
            </w:pPr>
            <w:r w:rsidRPr="00823579">
              <w:t>N2D</w:t>
            </w:r>
          </w:p>
        </w:tc>
        <w:tc>
          <w:tcPr>
            <w:tcW w:w="1252" w:type="dxa"/>
            <w:noWrap/>
            <w:hideMark/>
          </w:tcPr>
          <w:p w14:paraId="10883B79" w14:textId="77777777" w:rsidR="009F4474" w:rsidRPr="00823579" w:rsidRDefault="009F4474" w:rsidP="003B4FEA">
            <w:pPr>
              <w:spacing w:line="240" w:lineRule="auto"/>
              <w:jc w:val="left"/>
              <w:rPr>
                <w:color w:val="000000"/>
                <w:sz w:val="22"/>
                <w:szCs w:val="22"/>
                <w:lang w:eastAsia="en-US"/>
              </w:rPr>
            </w:pPr>
            <w:r w:rsidRPr="00823579">
              <w:t>DKM</w:t>
            </w:r>
          </w:p>
        </w:tc>
      </w:tr>
      <w:tr w:rsidR="009F4474" w:rsidRPr="00823579" w14:paraId="66E6606D" w14:textId="77777777" w:rsidTr="003B4FEA">
        <w:trPr>
          <w:trHeight w:val="300"/>
        </w:trPr>
        <w:tc>
          <w:tcPr>
            <w:tcW w:w="960" w:type="dxa"/>
            <w:noWrap/>
            <w:hideMark/>
          </w:tcPr>
          <w:p w14:paraId="1B5D548B" w14:textId="77777777" w:rsidR="009F4474" w:rsidRPr="00823579" w:rsidRDefault="009F4474" w:rsidP="003B4FEA">
            <w:pPr>
              <w:spacing w:line="240" w:lineRule="auto"/>
              <w:jc w:val="right"/>
              <w:rPr>
                <w:color w:val="000000"/>
                <w:sz w:val="22"/>
                <w:szCs w:val="22"/>
                <w:lang w:eastAsia="en-US"/>
              </w:rPr>
            </w:pPr>
            <w:r w:rsidRPr="00823579">
              <w:t>10</w:t>
            </w:r>
          </w:p>
        </w:tc>
        <w:tc>
          <w:tcPr>
            <w:tcW w:w="1252" w:type="dxa"/>
            <w:noWrap/>
            <w:hideMark/>
          </w:tcPr>
          <w:p w14:paraId="66811BA1" w14:textId="77777777" w:rsidR="009F4474" w:rsidRPr="00823579" w:rsidRDefault="009F4474" w:rsidP="003B4FEA">
            <w:pPr>
              <w:spacing w:line="240" w:lineRule="auto"/>
              <w:jc w:val="left"/>
              <w:rPr>
                <w:color w:val="000000"/>
                <w:sz w:val="22"/>
                <w:szCs w:val="22"/>
                <w:lang w:eastAsia="en-US"/>
              </w:rPr>
            </w:pPr>
            <w:r w:rsidRPr="00823579">
              <w:t>ICA</w:t>
            </w:r>
          </w:p>
        </w:tc>
        <w:tc>
          <w:tcPr>
            <w:tcW w:w="1252" w:type="dxa"/>
            <w:noWrap/>
            <w:hideMark/>
          </w:tcPr>
          <w:p w14:paraId="020DE61B" w14:textId="77777777" w:rsidR="009F4474" w:rsidRPr="00823579" w:rsidRDefault="009F4474" w:rsidP="003B4FEA">
            <w:pPr>
              <w:spacing w:line="240" w:lineRule="auto"/>
              <w:jc w:val="left"/>
              <w:rPr>
                <w:color w:val="000000"/>
                <w:sz w:val="22"/>
                <w:szCs w:val="22"/>
                <w:lang w:eastAsia="en-US"/>
              </w:rPr>
            </w:pPr>
            <w:r w:rsidRPr="00823579">
              <w:t>N2D</w:t>
            </w:r>
          </w:p>
        </w:tc>
        <w:tc>
          <w:tcPr>
            <w:tcW w:w="1252" w:type="dxa"/>
            <w:noWrap/>
            <w:hideMark/>
          </w:tcPr>
          <w:p w14:paraId="6A413B86" w14:textId="77777777" w:rsidR="009F4474" w:rsidRPr="00823579" w:rsidRDefault="009F4474" w:rsidP="003B4FEA">
            <w:pPr>
              <w:spacing w:line="240" w:lineRule="auto"/>
              <w:jc w:val="left"/>
              <w:rPr>
                <w:color w:val="000000"/>
                <w:sz w:val="22"/>
                <w:szCs w:val="22"/>
                <w:lang w:eastAsia="en-US"/>
              </w:rPr>
            </w:pPr>
            <w:r w:rsidRPr="00823579">
              <w:t>DKM</w:t>
            </w:r>
          </w:p>
        </w:tc>
        <w:tc>
          <w:tcPr>
            <w:tcW w:w="1252" w:type="dxa"/>
            <w:noWrap/>
            <w:hideMark/>
          </w:tcPr>
          <w:p w14:paraId="639579D8" w14:textId="77777777" w:rsidR="009F4474" w:rsidRPr="00823579" w:rsidRDefault="009F4474" w:rsidP="003B4FEA">
            <w:pPr>
              <w:spacing w:line="240" w:lineRule="auto"/>
              <w:jc w:val="left"/>
              <w:rPr>
                <w:color w:val="000000"/>
                <w:sz w:val="22"/>
                <w:szCs w:val="22"/>
                <w:lang w:eastAsia="en-US"/>
              </w:rPr>
            </w:pPr>
            <w:r w:rsidRPr="00823579">
              <w:t>N2D</w:t>
            </w:r>
          </w:p>
        </w:tc>
        <w:tc>
          <w:tcPr>
            <w:tcW w:w="1252" w:type="dxa"/>
            <w:noWrap/>
            <w:hideMark/>
          </w:tcPr>
          <w:p w14:paraId="78702F1A" w14:textId="77777777" w:rsidR="009F4474" w:rsidRPr="00823579" w:rsidRDefault="009F4474" w:rsidP="003B4FEA">
            <w:pPr>
              <w:spacing w:line="240" w:lineRule="auto"/>
              <w:jc w:val="left"/>
              <w:rPr>
                <w:color w:val="000000"/>
                <w:sz w:val="22"/>
                <w:szCs w:val="22"/>
                <w:lang w:eastAsia="en-US"/>
              </w:rPr>
            </w:pPr>
            <w:r w:rsidRPr="00823579">
              <w:t>DKM</w:t>
            </w:r>
          </w:p>
        </w:tc>
        <w:tc>
          <w:tcPr>
            <w:tcW w:w="1252" w:type="dxa"/>
            <w:noWrap/>
            <w:hideMark/>
          </w:tcPr>
          <w:p w14:paraId="02CBFE45" w14:textId="77777777" w:rsidR="009F4474" w:rsidRPr="00823579" w:rsidRDefault="009F4474" w:rsidP="003B4FEA">
            <w:pPr>
              <w:spacing w:line="240" w:lineRule="auto"/>
              <w:jc w:val="left"/>
              <w:rPr>
                <w:color w:val="000000"/>
                <w:sz w:val="22"/>
                <w:szCs w:val="22"/>
                <w:lang w:eastAsia="en-US"/>
              </w:rPr>
            </w:pPr>
            <w:r w:rsidRPr="00823579">
              <w:t>IDEC</w:t>
            </w:r>
          </w:p>
        </w:tc>
      </w:tr>
      <w:tr w:rsidR="009F4474" w:rsidRPr="00823579" w14:paraId="1B9510CF" w14:textId="77777777" w:rsidTr="003B4FEA">
        <w:trPr>
          <w:trHeight w:val="300"/>
        </w:trPr>
        <w:tc>
          <w:tcPr>
            <w:tcW w:w="960" w:type="dxa"/>
            <w:noWrap/>
            <w:hideMark/>
          </w:tcPr>
          <w:p w14:paraId="2F0E1AC1" w14:textId="77777777" w:rsidR="009F4474" w:rsidRPr="00823579" w:rsidRDefault="009F4474" w:rsidP="003B4FEA">
            <w:pPr>
              <w:spacing w:line="240" w:lineRule="auto"/>
              <w:jc w:val="right"/>
              <w:rPr>
                <w:color w:val="000000"/>
                <w:sz w:val="22"/>
                <w:szCs w:val="22"/>
                <w:lang w:eastAsia="en-US"/>
              </w:rPr>
            </w:pPr>
            <w:r w:rsidRPr="00823579">
              <w:t>11</w:t>
            </w:r>
          </w:p>
        </w:tc>
        <w:tc>
          <w:tcPr>
            <w:tcW w:w="1252" w:type="dxa"/>
            <w:noWrap/>
            <w:hideMark/>
          </w:tcPr>
          <w:p w14:paraId="4B2530D5" w14:textId="77777777" w:rsidR="009F4474" w:rsidRPr="00823579" w:rsidRDefault="009F4474" w:rsidP="003B4FEA">
            <w:pPr>
              <w:spacing w:line="240" w:lineRule="auto"/>
              <w:jc w:val="left"/>
              <w:rPr>
                <w:color w:val="000000"/>
                <w:sz w:val="22"/>
                <w:szCs w:val="22"/>
                <w:lang w:eastAsia="en-US"/>
              </w:rPr>
            </w:pPr>
            <w:r w:rsidRPr="00823579">
              <w:t>N2D</w:t>
            </w:r>
          </w:p>
        </w:tc>
        <w:tc>
          <w:tcPr>
            <w:tcW w:w="1252" w:type="dxa"/>
            <w:noWrap/>
            <w:hideMark/>
          </w:tcPr>
          <w:p w14:paraId="6CCF4999" w14:textId="77777777" w:rsidR="009F4474" w:rsidRPr="00823579" w:rsidRDefault="009F4474" w:rsidP="003B4FEA">
            <w:pPr>
              <w:spacing w:line="240" w:lineRule="auto"/>
              <w:jc w:val="left"/>
              <w:rPr>
                <w:color w:val="000000"/>
                <w:sz w:val="22"/>
                <w:szCs w:val="22"/>
                <w:lang w:eastAsia="en-US"/>
              </w:rPr>
            </w:pPr>
            <w:r w:rsidRPr="00823579">
              <w:t>ICA</w:t>
            </w:r>
          </w:p>
        </w:tc>
        <w:tc>
          <w:tcPr>
            <w:tcW w:w="1252" w:type="dxa"/>
            <w:noWrap/>
            <w:hideMark/>
          </w:tcPr>
          <w:p w14:paraId="674753D6" w14:textId="77777777" w:rsidR="009F4474" w:rsidRPr="00823579" w:rsidRDefault="009F4474" w:rsidP="003B4FEA">
            <w:pPr>
              <w:spacing w:line="240" w:lineRule="auto"/>
              <w:jc w:val="left"/>
              <w:rPr>
                <w:color w:val="000000"/>
                <w:sz w:val="22"/>
                <w:szCs w:val="22"/>
                <w:lang w:eastAsia="en-US"/>
              </w:rPr>
            </w:pPr>
            <w:r w:rsidRPr="00823579">
              <w:t>DCN</w:t>
            </w:r>
          </w:p>
        </w:tc>
        <w:tc>
          <w:tcPr>
            <w:tcW w:w="1252" w:type="dxa"/>
            <w:noWrap/>
            <w:hideMark/>
          </w:tcPr>
          <w:p w14:paraId="36683041" w14:textId="77777777" w:rsidR="009F4474" w:rsidRPr="00823579" w:rsidRDefault="009F4474" w:rsidP="003B4FEA">
            <w:pPr>
              <w:spacing w:line="240" w:lineRule="auto"/>
              <w:jc w:val="left"/>
              <w:rPr>
                <w:color w:val="000000"/>
                <w:sz w:val="22"/>
                <w:szCs w:val="22"/>
                <w:lang w:eastAsia="en-US"/>
              </w:rPr>
            </w:pPr>
            <w:r w:rsidRPr="00823579">
              <w:t>DEC</w:t>
            </w:r>
          </w:p>
        </w:tc>
        <w:tc>
          <w:tcPr>
            <w:tcW w:w="1252" w:type="dxa"/>
            <w:noWrap/>
            <w:hideMark/>
          </w:tcPr>
          <w:p w14:paraId="560FFC96" w14:textId="77777777" w:rsidR="009F4474" w:rsidRPr="00823579" w:rsidRDefault="009F4474" w:rsidP="003B4FEA">
            <w:pPr>
              <w:spacing w:line="240" w:lineRule="auto"/>
              <w:jc w:val="left"/>
              <w:rPr>
                <w:color w:val="000000"/>
                <w:sz w:val="22"/>
                <w:szCs w:val="22"/>
                <w:lang w:eastAsia="en-US"/>
              </w:rPr>
            </w:pPr>
            <w:r w:rsidRPr="00823579">
              <w:t>DEC</w:t>
            </w:r>
          </w:p>
        </w:tc>
        <w:tc>
          <w:tcPr>
            <w:tcW w:w="1252" w:type="dxa"/>
            <w:noWrap/>
            <w:hideMark/>
          </w:tcPr>
          <w:p w14:paraId="3E59F191" w14:textId="77777777" w:rsidR="009F4474" w:rsidRPr="00823579" w:rsidRDefault="009F4474" w:rsidP="003B4FEA">
            <w:pPr>
              <w:spacing w:line="240" w:lineRule="auto"/>
              <w:jc w:val="left"/>
              <w:rPr>
                <w:color w:val="000000"/>
                <w:sz w:val="22"/>
                <w:szCs w:val="22"/>
                <w:lang w:eastAsia="en-US"/>
              </w:rPr>
            </w:pPr>
            <w:r w:rsidRPr="00823579">
              <w:t>DipEncoder</w:t>
            </w:r>
          </w:p>
        </w:tc>
      </w:tr>
      <w:tr w:rsidR="009F4474" w:rsidRPr="00823579" w14:paraId="05140B9A" w14:textId="77777777" w:rsidTr="003B4FEA">
        <w:trPr>
          <w:trHeight w:val="300"/>
        </w:trPr>
        <w:tc>
          <w:tcPr>
            <w:tcW w:w="960" w:type="dxa"/>
            <w:noWrap/>
            <w:hideMark/>
          </w:tcPr>
          <w:p w14:paraId="40B29377" w14:textId="77777777" w:rsidR="009F4474" w:rsidRPr="00823579" w:rsidRDefault="009F4474" w:rsidP="003B4FEA">
            <w:pPr>
              <w:spacing w:line="240" w:lineRule="auto"/>
              <w:jc w:val="right"/>
              <w:rPr>
                <w:color w:val="000000"/>
                <w:sz w:val="22"/>
                <w:szCs w:val="22"/>
                <w:lang w:eastAsia="en-US"/>
              </w:rPr>
            </w:pPr>
            <w:r w:rsidRPr="00823579">
              <w:t>12</w:t>
            </w:r>
          </w:p>
        </w:tc>
        <w:tc>
          <w:tcPr>
            <w:tcW w:w="1252" w:type="dxa"/>
            <w:noWrap/>
            <w:hideMark/>
          </w:tcPr>
          <w:p w14:paraId="1DD013E6" w14:textId="77777777" w:rsidR="009F4474" w:rsidRPr="00823579" w:rsidRDefault="009F4474" w:rsidP="003B4FEA">
            <w:pPr>
              <w:spacing w:line="240" w:lineRule="auto"/>
              <w:jc w:val="left"/>
              <w:rPr>
                <w:color w:val="000000"/>
                <w:sz w:val="22"/>
                <w:szCs w:val="22"/>
                <w:lang w:eastAsia="en-US"/>
              </w:rPr>
            </w:pPr>
            <w:r w:rsidRPr="00823579">
              <w:t>DKM</w:t>
            </w:r>
          </w:p>
        </w:tc>
        <w:tc>
          <w:tcPr>
            <w:tcW w:w="1252" w:type="dxa"/>
            <w:noWrap/>
            <w:hideMark/>
          </w:tcPr>
          <w:p w14:paraId="529825F6" w14:textId="77777777" w:rsidR="009F4474" w:rsidRPr="00823579" w:rsidRDefault="009F4474" w:rsidP="003B4FEA">
            <w:pPr>
              <w:spacing w:line="240" w:lineRule="auto"/>
              <w:jc w:val="left"/>
              <w:rPr>
                <w:color w:val="000000"/>
                <w:sz w:val="22"/>
                <w:szCs w:val="22"/>
                <w:lang w:eastAsia="en-US"/>
              </w:rPr>
            </w:pPr>
            <w:r w:rsidRPr="00823579">
              <w:t>DipEncoder</w:t>
            </w:r>
          </w:p>
        </w:tc>
        <w:tc>
          <w:tcPr>
            <w:tcW w:w="1252" w:type="dxa"/>
            <w:noWrap/>
            <w:hideMark/>
          </w:tcPr>
          <w:p w14:paraId="31F52C2E" w14:textId="77777777" w:rsidR="009F4474" w:rsidRPr="00823579" w:rsidRDefault="009F4474" w:rsidP="003B4FEA">
            <w:pPr>
              <w:spacing w:line="240" w:lineRule="auto"/>
              <w:jc w:val="left"/>
              <w:rPr>
                <w:color w:val="000000"/>
                <w:sz w:val="22"/>
                <w:szCs w:val="22"/>
                <w:lang w:eastAsia="en-US"/>
              </w:rPr>
            </w:pPr>
            <w:r w:rsidRPr="00823579">
              <w:t>DipDECK</w:t>
            </w:r>
          </w:p>
        </w:tc>
        <w:tc>
          <w:tcPr>
            <w:tcW w:w="1252" w:type="dxa"/>
            <w:noWrap/>
            <w:hideMark/>
          </w:tcPr>
          <w:p w14:paraId="25ACA413" w14:textId="77777777" w:rsidR="009F4474" w:rsidRPr="00823579" w:rsidRDefault="009F4474" w:rsidP="003B4FEA">
            <w:pPr>
              <w:spacing w:line="240" w:lineRule="auto"/>
              <w:jc w:val="left"/>
              <w:rPr>
                <w:color w:val="000000"/>
                <w:sz w:val="22"/>
                <w:szCs w:val="22"/>
                <w:lang w:eastAsia="en-US"/>
              </w:rPr>
            </w:pPr>
            <w:r w:rsidRPr="00823579">
              <w:t>DKM</w:t>
            </w:r>
          </w:p>
        </w:tc>
        <w:tc>
          <w:tcPr>
            <w:tcW w:w="1252" w:type="dxa"/>
            <w:noWrap/>
            <w:hideMark/>
          </w:tcPr>
          <w:p w14:paraId="6B1F2BB1" w14:textId="77777777" w:rsidR="009F4474" w:rsidRPr="00823579" w:rsidRDefault="009F4474" w:rsidP="003B4FEA">
            <w:pPr>
              <w:spacing w:line="240" w:lineRule="auto"/>
              <w:jc w:val="left"/>
              <w:rPr>
                <w:color w:val="000000"/>
                <w:sz w:val="22"/>
                <w:szCs w:val="22"/>
                <w:lang w:eastAsia="en-US"/>
              </w:rPr>
            </w:pPr>
            <w:r w:rsidRPr="00823579">
              <w:t>DipEncoder</w:t>
            </w:r>
          </w:p>
        </w:tc>
        <w:tc>
          <w:tcPr>
            <w:tcW w:w="1252" w:type="dxa"/>
            <w:noWrap/>
            <w:hideMark/>
          </w:tcPr>
          <w:p w14:paraId="25DC0762" w14:textId="77777777" w:rsidR="009F4474" w:rsidRPr="00823579" w:rsidRDefault="009F4474" w:rsidP="003B4FEA">
            <w:pPr>
              <w:spacing w:line="240" w:lineRule="auto"/>
              <w:jc w:val="left"/>
              <w:rPr>
                <w:color w:val="000000"/>
                <w:sz w:val="22"/>
                <w:szCs w:val="22"/>
                <w:lang w:eastAsia="en-US"/>
              </w:rPr>
            </w:pPr>
            <w:r w:rsidRPr="00823579">
              <w:t>DEC</w:t>
            </w:r>
          </w:p>
        </w:tc>
      </w:tr>
      <w:tr w:rsidR="009F4474" w:rsidRPr="00823579" w14:paraId="68C84E53" w14:textId="77777777" w:rsidTr="003B4FEA">
        <w:trPr>
          <w:trHeight w:val="300"/>
        </w:trPr>
        <w:tc>
          <w:tcPr>
            <w:tcW w:w="960" w:type="dxa"/>
            <w:noWrap/>
            <w:hideMark/>
          </w:tcPr>
          <w:p w14:paraId="6D0DD3FB" w14:textId="77777777" w:rsidR="009F4474" w:rsidRPr="00823579" w:rsidRDefault="009F4474" w:rsidP="003B4FEA">
            <w:pPr>
              <w:spacing w:line="240" w:lineRule="auto"/>
              <w:jc w:val="right"/>
              <w:rPr>
                <w:color w:val="000000"/>
                <w:sz w:val="22"/>
                <w:szCs w:val="22"/>
                <w:lang w:eastAsia="en-US"/>
              </w:rPr>
            </w:pPr>
            <w:r w:rsidRPr="00823579">
              <w:t>13</w:t>
            </w:r>
          </w:p>
        </w:tc>
        <w:tc>
          <w:tcPr>
            <w:tcW w:w="1252" w:type="dxa"/>
            <w:noWrap/>
            <w:hideMark/>
          </w:tcPr>
          <w:p w14:paraId="468A3780" w14:textId="77777777" w:rsidR="009F4474" w:rsidRPr="00823579" w:rsidRDefault="009F4474" w:rsidP="003B4FEA">
            <w:pPr>
              <w:spacing w:line="240" w:lineRule="auto"/>
              <w:jc w:val="left"/>
              <w:rPr>
                <w:color w:val="000000"/>
                <w:sz w:val="22"/>
                <w:szCs w:val="22"/>
                <w:lang w:eastAsia="en-US"/>
              </w:rPr>
            </w:pPr>
            <w:r w:rsidRPr="00823579">
              <w:t>DipEncoder</w:t>
            </w:r>
          </w:p>
        </w:tc>
        <w:tc>
          <w:tcPr>
            <w:tcW w:w="1252" w:type="dxa"/>
            <w:noWrap/>
            <w:hideMark/>
          </w:tcPr>
          <w:p w14:paraId="3F7FF1F5" w14:textId="77777777" w:rsidR="009F4474" w:rsidRPr="00823579" w:rsidRDefault="009F4474" w:rsidP="003B4FEA">
            <w:pPr>
              <w:spacing w:line="240" w:lineRule="auto"/>
              <w:jc w:val="left"/>
              <w:rPr>
                <w:color w:val="000000"/>
                <w:sz w:val="22"/>
                <w:szCs w:val="22"/>
                <w:lang w:eastAsia="en-US"/>
              </w:rPr>
            </w:pPr>
            <w:r w:rsidRPr="00823579">
              <w:t>DKM</w:t>
            </w:r>
          </w:p>
        </w:tc>
        <w:tc>
          <w:tcPr>
            <w:tcW w:w="1252" w:type="dxa"/>
            <w:noWrap/>
            <w:hideMark/>
          </w:tcPr>
          <w:p w14:paraId="2A721048" w14:textId="77777777" w:rsidR="009F4474" w:rsidRPr="00823579" w:rsidRDefault="009F4474" w:rsidP="003B4FEA">
            <w:pPr>
              <w:spacing w:line="240" w:lineRule="auto"/>
              <w:jc w:val="left"/>
              <w:rPr>
                <w:color w:val="000000"/>
                <w:sz w:val="22"/>
                <w:szCs w:val="22"/>
                <w:lang w:eastAsia="en-US"/>
              </w:rPr>
            </w:pPr>
            <w:r w:rsidRPr="00823579">
              <w:t>DipEncoder</w:t>
            </w:r>
          </w:p>
        </w:tc>
        <w:tc>
          <w:tcPr>
            <w:tcW w:w="1252" w:type="dxa"/>
            <w:noWrap/>
            <w:hideMark/>
          </w:tcPr>
          <w:p w14:paraId="74E7708C" w14:textId="77777777" w:rsidR="009F4474" w:rsidRPr="00823579" w:rsidRDefault="009F4474" w:rsidP="003B4FEA">
            <w:pPr>
              <w:spacing w:line="240" w:lineRule="auto"/>
              <w:jc w:val="left"/>
              <w:rPr>
                <w:color w:val="000000"/>
                <w:sz w:val="22"/>
                <w:szCs w:val="22"/>
                <w:lang w:eastAsia="en-US"/>
              </w:rPr>
            </w:pPr>
            <w:r w:rsidRPr="00823579">
              <w:t>DipEncoder</w:t>
            </w:r>
          </w:p>
        </w:tc>
        <w:tc>
          <w:tcPr>
            <w:tcW w:w="1252" w:type="dxa"/>
            <w:noWrap/>
            <w:hideMark/>
          </w:tcPr>
          <w:p w14:paraId="6DD59541" w14:textId="77777777" w:rsidR="009F4474" w:rsidRPr="00823579" w:rsidRDefault="009F4474" w:rsidP="003B4FEA">
            <w:pPr>
              <w:spacing w:line="240" w:lineRule="auto"/>
              <w:jc w:val="left"/>
              <w:rPr>
                <w:color w:val="000000"/>
                <w:sz w:val="22"/>
                <w:szCs w:val="22"/>
                <w:lang w:eastAsia="en-US"/>
              </w:rPr>
            </w:pPr>
            <w:r w:rsidRPr="00823579">
              <w:t>DCN</w:t>
            </w:r>
          </w:p>
        </w:tc>
        <w:tc>
          <w:tcPr>
            <w:tcW w:w="1252" w:type="dxa"/>
            <w:noWrap/>
            <w:hideMark/>
          </w:tcPr>
          <w:p w14:paraId="35CBDC1E" w14:textId="77777777" w:rsidR="009F4474" w:rsidRPr="00823579" w:rsidRDefault="009F4474" w:rsidP="003B4FEA">
            <w:pPr>
              <w:spacing w:line="240" w:lineRule="auto"/>
              <w:jc w:val="left"/>
              <w:rPr>
                <w:color w:val="000000"/>
                <w:sz w:val="22"/>
                <w:szCs w:val="22"/>
                <w:lang w:eastAsia="en-US"/>
              </w:rPr>
            </w:pPr>
            <w:r w:rsidRPr="00823579">
              <w:t>DCN</w:t>
            </w:r>
          </w:p>
        </w:tc>
      </w:tr>
      <w:tr w:rsidR="009F4474" w:rsidRPr="00823579" w14:paraId="039659EC" w14:textId="77777777" w:rsidTr="003B4FEA">
        <w:trPr>
          <w:trHeight w:val="300"/>
        </w:trPr>
        <w:tc>
          <w:tcPr>
            <w:tcW w:w="960" w:type="dxa"/>
            <w:noWrap/>
            <w:hideMark/>
          </w:tcPr>
          <w:p w14:paraId="6771C7C7" w14:textId="77777777" w:rsidR="009F4474" w:rsidRPr="00823579" w:rsidRDefault="009F4474" w:rsidP="003B4FEA">
            <w:pPr>
              <w:spacing w:line="240" w:lineRule="auto"/>
              <w:jc w:val="right"/>
              <w:rPr>
                <w:color w:val="000000"/>
                <w:sz w:val="22"/>
                <w:szCs w:val="22"/>
                <w:lang w:eastAsia="en-US"/>
              </w:rPr>
            </w:pPr>
            <w:r w:rsidRPr="00823579">
              <w:t>14</w:t>
            </w:r>
          </w:p>
        </w:tc>
        <w:tc>
          <w:tcPr>
            <w:tcW w:w="1252" w:type="dxa"/>
            <w:noWrap/>
            <w:hideMark/>
          </w:tcPr>
          <w:p w14:paraId="130A0047" w14:textId="77777777" w:rsidR="009F4474" w:rsidRPr="00823579" w:rsidRDefault="009F4474" w:rsidP="003B4FEA">
            <w:pPr>
              <w:spacing w:line="240" w:lineRule="auto"/>
              <w:jc w:val="left"/>
              <w:rPr>
                <w:color w:val="000000"/>
                <w:sz w:val="22"/>
                <w:szCs w:val="22"/>
                <w:lang w:eastAsia="en-US"/>
              </w:rPr>
            </w:pPr>
            <w:r w:rsidRPr="00823579">
              <w:t>DeepECT</w:t>
            </w:r>
          </w:p>
        </w:tc>
        <w:tc>
          <w:tcPr>
            <w:tcW w:w="1252" w:type="dxa"/>
            <w:noWrap/>
            <w:hideMark/>
          </w:tcPr>
          <w:p w14:paraId="01B95540" w14:textId="77777777" w:rsidR="009F4474" w:rsidRPr="00823579" w:rsidRDefault="009F4474" w:rsidP="003B4FEA">
            <w:pPr>
              <w:spacing w:line="240" w:lineRule="auto"/>
              <w:jc w:val="left"/>
              <w:rPr>
                <w:color w:val="000000"/>
                <w:sz w:val="22"/>
                <w:szCs w:val="22"/>
                <w:lang w:eastAsia="en-US"/>
              </w:rPr>
            </w:pPr>
            <w:r w:rsidRPr="00823579">
              <w:t>DeepECT</w:t>
            </w:r>
          </w:p>
        </w:tc>
        <w:tc>
          <w:tcPr>
            <w:tcW w:w="1252" w:type="dxa"/>
            <w:noWrap/>
            <w:hideMark/>
          </w:tcPr>
          <w:p w14:paraId="3E08273B" w14:textId="77777777" w:rsidR="009F4474" w:rsidRPr="00823579" w:rsidRDefault="009F4474" w:rsidP="003B4FEA">
            <w:pPr>
              <w:spacing w:line="240" w:lineRule="auto"/>
              <w:jc w:val="left"/>
              <w:rPr>
                <w:color w:val="000000"/>
                <w:sz w:val="22"/>
                <w:szCs w:val="22"/>
                <w:lang w:eastAsia="en-US"/>
              </w:rPr>
            </w:pPr>
            <w:r w:rsidRPr="00823579">
              <w:t>DeepECT</w:t>
            </w:r>
          </w:p>
        </w:tc>
        <w:tc>
          <w:tcPr>
            <w:tcW w:w="1252" w:type="dxa"/>
            <w:noWrap/>
            <w:hideMark/>
          </w:tcPr>
          <w:p w14:paraId="59D5D801" w14:textId="77777777" w:rsidR="009F4474" w:rsidRPr="00823579" w:rsidRDefault="009F4474" w:rsidP="003B4FEA">
            <w:pPr>
              <w:spacing w:line="240" w:lineRule="auto"/>
              <w:jc w:val="left"/>
              <w:rPr>
                <w:color w:val="000000"/>
                <w:sz w:val="22"/>
                <w:szCs w:val="22"/>
                <w:lang w:eastAsia="en-US"/>
              </w:rPr>
            </w:pPr>
            <w:r w:rsidRPr="00823579">
              <w:t>DeepECT</w:t>
            </w:r>
          </w:p>
        </w:tc>
        <w:tc>
          <w:tcPr>
            <w:tcW w:w="1252" w:type="dxa"/>
            <w:noWrap/>
            <w:hideMark/>
          </w:tcPr>
          <w:p w14:paraId="7BCC7979" w14:textId="77777777" w:rsidR="009F4474" w:rsidRPr="00823579" w:rsidRDefault="009F4474" w:rsidP="003B4FEA">
            <w:pPr>
              <w:spacing w:line="240" w:lineRule="auto"/>
              <w:jc w:val="left"/>
              <w:rPr>
                <w:color w:val="000000"/>
                <w:sz w:val="22"/>
                <w:szCs w:val="22"/>
                <w:lang w:eastAsia="en-US"/>
              </w:rPr>
            </w:pPr>
            <w:r w:rsidRPr="00823579">
              <w:t>AEC</w:t>
            </w:r>
          </w:p>
        </w:tc>
        <w:tc>
          <w:tcPr>
            <w:tcW w:w="1252" w:type="dxa"/>
            <w:noWrap/>
            <w:hideMark/>
          </w:tcPr>
          <w:p w14:paraId="6E5D125D" w14:textId="77777777" w:rsidR="009F4474" w:rsidRPr="00823579" w:rsidRDefault="009F4474" w:rsidP="003B4FEA">
            <w:pPr>
              <w:spacing w:line="240" w:lineRule="auto"/>
              <w:jc w:val="left"/>
              <w:rPr>
                <w:color w:val="000000"/>
                <w:sz w:val="22"/>
                <w:szCs w:val="22"/>
                <w:lang w:eastAsia="en-US"/>
              </w:rPr>
            </w:pPr>
            <w:r w:rsidRPr="00823579">
              <w:t>DeepECT</w:t>
            </w:r>
          </w:p>
        </w:tc>
      </w:tr>
      <w:tr w:rsidR="009F4474" w:rsidRPr="00823579" w14:paraId="3095D9E2" w14:textId="77777777" w:rsidTr="003B4FEA">
        <w:trPr>
          <w:trHeight w:val="300"/>
        </w:trPr>
        <w:tc>
          <w:tcPr>
            <w:tcW w:w="960" w:type="dxa"/>
            <w:noWrap/>
            <w:hideMark/>
          </w:tcPr>
          <w:p w14:paraId="3A046802" w14:textId="77777777" w:rsidR="009F4474" w:rsidRPr="00823579" w:rsidRDefault="009F4474" w:rsidP="003B4FEA">
            <w:pPr>
              <w:spacing w:line="240" w:lineRule="auto"/>
              <w:jc w:val="right"/>
              <w:rPr>
                <w:color w:val="000000"/>
                <w:sz w:val="22"/>
                <w:szCs w:val="22"/>
                <w:lang w:eastAsia="en-US"/>
              </w:rPr>
            </w:pPr>
            <w:r w:rsidRPr="00823579">
              <w:t>15</w:t>
            </w:r>
          </w:p>
        </w:tc>
        <w:tc>
          <w:tcPr>
            <w:tcW w:w="1252" w:type="dxa"/>
            <w:noWrap/>
            <w:hideMark/>
          </w:tcPr>
          <w:p w14:paraId="5616F42F" w14:textId="77777777" w:rsidR="009F4474" w:rsidRPr="00823579" w:rsidRDefault="009F4474" w:rsidP="003B4FEA">
            <w:pPr>
              <w:spacing w:line="240" w:lineRule="auto"/>
              <w:jc w:val="left"/>
              <w:rPr>
                <w:color w:val="000000"/>
                <w:sz w:val="22"/>
                <w:szCs w:val="22"/>
                <w:lang w:eastAsia="en-US"/>
              </w:rPr>
            </w:pPr>
            <w:r w:rsidRPr="00823579">
              <w:t>AEC</w:t>
            </w:r>
          </w:p>
        </w:tc>
        <w:tc>
          <w:tcPr>
            <w:tcW w:w="1252" w:type="dxa"/>
            <w:noWrap/>
            <w:hideMark/>
          </w:tcPr>
          <w:p w14:paraId="49A298A6" w14:textId="77777777" w:rsidR="009F4474" w:rsidRPr="00823579" w:rsidRDefault="009F4474" w:rsidP="003B4FEA">
            <w:pPr>
              <w:spacing w:line="240" w:lineRule="auto"/>
              <w:jc w:val="left"/>
              <w:rPr>
                <w:color w:val="000000"/>
                <w:sz w:val="22"/>
                <w:szCs w:val="22"/>
                <w:lang w:eastAsia="en-US"/>
              </w:rPr>
            </w:pPr>
            <w:r w:rsidRPr="00823579">
              <w:t>AEC</w:t>
            </w:r>
          </w:p>
        </w:tc>
        <w:tc>
          <w:tcPr>
            <w:tcW w:w="1252" w:type="dxa"/>
            <w:noWrap/>
            <w:hideMark/>
          </w:tcPr>
          <w:p w14:paraId="7DC6EF85" w14:textId="77777777" w:rsidR="009F4474" w:rsidRPr="00823579" w:rsidRDefault="009F4474" w:rsidP="003B4FEA">
            <w:pPr>
              <w:spacing w:line="240" w:lineRule="auto"/>
              <w:jc w:val="left"/>
              <w:rPr>
                <w:color w:val="000000"/>
                <w:sz w:val="22"/>
                <w:szCs w:val="22"/>
                <w:lang w:eastAsia="en-US"/>
              </w:rPr>
            </w:pPr>
            <w:r w:rsidRPr="00823579">
              <w:t>AEC</w:t>
            </w:r>
          </w:p>
        </w:tc>
        <w:tc>
          <w:tcPr>
            <w:tcW w:w="1252" w:type="dxa"/>
            <w:noWrap/>
            <w:hideMark/>
          </w:tcPr>
          <w:p w14:paraId="53DFABA4" w14:textId="77777777" w:rsidR="009F4474" w:rsidRPr="00823579" w:rsidRDefault="009F4474" w:rsidP="003B4FEA">
            <w:pPr>
              <w:spacing w:line="240" w:lineRule="auto"/>
              <w:jc w:val="left"/>
              <w:rPr>
                <w:color w:val="000000"/>
                <w:sz w:val="22"/>
                <w:szCs w:val="22"/>
                <w:lang w:eastAsia="en-US"/>
              </w:rPr>
            </w:pPr>
            <w:r w:rsidRPr="00823579">
              <w:t>AEC</w:t>
            </w:r>
          </w:p>
        </w:tc>
        <w:tc>
          <w:tcPr>
            <w:tcW w:w="1252" w:type="dxa"/>
            <w:noWrap/>
            <w:hideMark/>
          </w:tcPr>
          <w:p w14:paraId="46C882D4" w14:textId="77777777" w:rsidR="009F4474" w:rsidRPr="00823579" w:rsidRDefault="009F4474" w:rsidP="003B4FEA">
            <w:pPr>
              <w:spacing w:line="240" w:lineRule="auto"/>
              <w:jc w:val="left"/>
              <w:rPr>
                <w:color w:val="000000"/>
                <w:sz w:val="22"/>
                <w:szCs w:val="22"/>
                <w:lang w:eastAsia="en-US"/>
              </w:rPr>
            </w:pPr>
            <w:r w:rsidRPr="00823579">
              <w:t>DeepECT</w:t>
            </w:r>
          </w:p>
        </w:tc>
        <w:tc>
          <w:tcPr>
            <w:tcW w:w="1252" w:type="dxa"/>
            <w:noWrap/>
            <w:hideMark/>
          </w:tcPr>
          <w:p w14:paraId="154FC719" w14:textId="77777777" w:rsidR="009F4474" w:rsidRPr="00823579" w:rsidRDefault="009F4474" w:rsidP="003B4FEA">
            <w:pPr>
              <w:spacing w:line="240" w:lineRule="auto"/>
              <w:jc w:val="left"/>
              <w:rPr>
                <w:color w:val="000000"/>
                <w:sz w:val="22"/>
                <w:szCs w:val="22"/>
                <w:lang w:eastAsia="en-US"/>
              </w:rPr>
            </w:pPr>
            <w:r w:rsidRPr="00823579">
              <w:t>AEC</w:t>
            </w:r>
          </w:p>
        </w:tc>
      </w:tr>
    </w:tbl>
    <w:p w14:paraId="5FB0279C" w14:textId="77777777" w:rsidR="009F4474" w:rsidRPr="00823579" w:rsidRDefault="009F4474" w:rsidP="00284D80">
      <w:pPr>
        <w:tabs>
          <w:tab w:val="left" w:pos="216"/>
        </w:tabs>
        <w:spacing w:after="0"/>
        <w:rPr>
          <w:rFonts w:eastAsia="Palatino Linotype"/>
        </w:rPr>
      </w:pPr>
    </w:p>
    <w:p w14:paraId="1EA8E825" w14:textId="77777777" w:rsidR="009F4474" w:rsidRPr="00823579" w:rsidRDefault="009F4474" w:rsidP="00284D80">
      <w:pPr>
        <w:tabs>
          <w:tab w:val="left" w:pos="216"/>
        </w:tabs>
        <w:spacing w:after="0"/>
        <w:rPr>
          <w:rFonts w:eastAsia="Palatino Linotype"/>
        </w:rPr>
      </w:pPr>
    </w:p>
    <w:p w14:paraId="710016FB" w14:textId="5AEAA1A7" w:rsidR="00B278FD" w:rsidRPr="00823579" w:rsidRDefault="00B278FD" w:rsidP="00284D80">
      <w:pPr>
        <w:tabs>
          <w:tab w:val="left" w:pos="216"/>
        </w:tabs>
        <w:spacing w:after="0"/>
        <w:rPr>
          <w:rFonts w:eastAsia="Palatino Linotype"/>
        </w:rPr>
      </w:pPr>
      <w:r w:rsidRPr="00823579">
        <w:rPr>
          <w:rFonts w:eastAsia="Palatino Linotype"/>
        </w:rPr>
        <w:t xml:space="preserve">Figure 7 - </w:t>
      </w:r>
      <w:r w:rsidR="00887812" w:rsidRPr="00823579">
        <w:t>Performance evaluation of all feature extraction methods for all 95 datasets (star represents mean value, middle line represents the median value).</w:t>
      </w:r>
    </w:p>
    <w:p w14:paraId="3E3FAE22" w14:textId="2C082C3D" w:rsidR="00F678E2" w:rsidRPr="00823579" w:rsidRDefault="00F678E2" w:rsidP="00284D80">
      <w:pPr>
        <w:tabs>
          <w:tab w:val="left" w:pos="216"/>
        </w:tabs>
        <w:spacing w:after="0"/>
        <w:rPr>
          <w:rFonts w:eastAsia="Palatino Linotype"/>
        </w:rPr>
      </w:pPr>
    </w:p>
    <w:p w14:paraId="17B54656" w14:textId="297FB1C0" w:rsidR="00916F17" w:rsidRDefault="001B41D0" w:rsidP="00284D80">
      <w:pPr>
        <w:tabs>
          <w:tab w:val="left" w:pos="216"/>
        </w:tabs>
        <w:spacing w:after="0"/>
        <w:rPr>
          <w:rFonts w:eastAsia="Palatino Linotype"/>
        </w:rPr>
      </w:pPr>
      <w:r w:rsidRPr="00823579">
        <w:rPr>
          <w:rFonts w:eastAsia="Palatino Linotype"/>
        </w:rPr>
        <w:t xml:space="preserve">In Fig </w:t>
      </w:r>
      <w:r w:rsidR="00B278FD" w:rsidRPr="00823579">
        <w:rPr>
          <w:rFonts w:eastAsia="Palatino Linotype"/>
        </w:rPr>
        <w:t>8</w:t>
      </w:r>
      <w:r w:rsidRPr="00823579">
        <w:rPr>
          <w:rFonts w:eastAsia="Palatino Linotype"/>
        </w:rPr>
        <w:t>, a statistical analysis can be reviewed carried out via Bonferroni corrected t-tests.</w:t>
      </w:r>
      <w:r w:rsidR="009F4474" w:rsidRPr="00823579">
        <w:rPr>
          <w:rFonts w:eastAsia="Palatino Linotype"/>
        </w:rPr>
        <w:t xml:space="preserve"> </w:t>
      </w:r>
      <w:r w:rsidR="009F4474" w:rsidRPr="00823579">
        <w:rPr>
          <w:rFonts w:eastAsia="Palatino Linotype"/>
        </w:rPr>
        <w:t xml:space="preserve">This validates our results further </w:t>
      </w:r>
      <w:r w:rsidR="009F4474" w:rsidRPr="00823579">
        <w:rPr>
          <w:rFonts w:eastAsia="Palatino Linotype"/>
        </w:rPr>
        <w:t xml:space="preserve">by indicating </w:t>
      </w:r>
      <w:r w:rsidR="005F621B">
        <w:rPr>
          <w:rFonts w:eastAsia="Palatino Linotype"/>
        </w:rPr>
        <w:t>which methods shown a statistically significant difference. The three best performing methods, ACeDeC, DCN and VaDE do not have a significant difference among themselves while having a significant difference to all other methods</w:t>
      </w:r>
      <w:r w:rsidR="0006213D">
        <w:rPr>
          <w:rFonts w:eastAsia="Palatino Linotype"/>
        </w:rPr>
        <w:t xml:space="preserve"> except Isomap</w:t>
      </w:r>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Isomap, ACeDeC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DeepECT, are statistically different from all other methods due to their significantly lower scores.  </w:t>
      </w:r>
      <w:r w:rsidR="00813FCD">
        <w:rPr>
          <w:rFonts w:eastAsia="Palatino Linotype"/>
        </w:rPr>
        <w:t xml:space="preserve">However, the DBS metric (which has a reversed range) shows again that VaDE and DCN, the better performing algorithms do not have a statistical difference. </w:t>
      </w:r>
    </w:p>
    <w:p w14:paraId="1FC30424" w14:textId="65A1585D" w:rsidR="009F4474" w:rsidRPr="00823579" w:rsidRDefault="00BC267F" w:rsidP="00284D80">
      <w:pPr>
        <w:tabs>
          <w:tab w:val="left" w:pos="216"/>
        </w:tabs>
        <w:spacing w:after="0"/>
        <w:rPr>
          <w:rFonts w:eastAsia="Palatino Linotype"/>
        </w:rPr>
      </w:pPr>
      <w:r>
        <w:rPr>
          <w:rFonts w:eastAsia="Palatino Linotype"/>
          <w:noProof/>
        </w:rPr>
        <w:lastRenderedPageBreak/>
        <w:drawing>
          <wp:inline distT="0" distB="0" distL="0" distR="0" wp14:anchorId="76AF12E6" wp14:editId="67D4B143">
            <wp:extent cx="4775835" cy="7913370"/>
            <wp:effectExtent l="0" t="0" r="5715" b="0"/>
            <wp:docPr id="6751482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5835" cy="7913370"/>
                    </a:xfrm>
                    <a:prstGeom prst="rect">
                      <a:avLst/>
                    </a:prstGeom>
                    <a:noFill/>
                    <a:ln>
                      <a:noFill/>
                    </a:ln>
                  </pic:spPr>
                </pic:pic>
              </a:graphicData>
            </a:graphic>
          </wp:inline>
        </w:drawing>
      </w:r>
    </w:p>
    <w:p w14:paraId="3973CF21" w14:textId="13551F5F" w:rsidR="001B41D0" w:rsidRPr="00823579" w:rsidRDefault="001B41D0" w:rsidP="00284D80">
      <w:pPr>
        <w:tabs>
          <w:tab w:val="left" w:pos="216"/>
        </w:tabs>
        <w:spacing w:after="0"/>
        <w:rPr>
          <w:rFonts w:eastAsia="Palatino Linotype"/>
        </w:rPr>
      </w:pPr>
    </w:p>
    <w:p w14:paraId="1126F3C2" w14:textId="4D126A10" w:rsidR="00C36F03" w:rsidRPr="00594932" w:rsidRDefault="00B278FD" w:rsidP="00594932">
      <w:pPr>
        <w:tabs>
          <w:tab w:val="left" w:pos="216"/>
        </w:tabs>
        <w:spacing w:after="0"/>
        <w:rPr>
          <w:rFonts w:eastAsia="Palatino Linotype"/>
        </w:rPr>
      </w:pPr>
      <w:r w:rsidRPr="00823579">
        <w:rPr>
          <w:rFonts w:eastAsia="Palatino Linotype"/>
        </w:rPr>
        <w:lastRenderedPageBreak/>
        <w:t xml:space="preserve">Figure 8 - </w:t>
      </w:r>
      <w:r w:rsidR="006F71C8" w:rsidRPr="00823579">
        <w:t>P value of t-tests (with a Bonferroni correction) for each of the metric on all 95 simulations (** represents p &lt; 0.01, * represents 0.01&lt;p&lt;0.05, while no text represents 0.05&lt;p).</w:t>
      </w:r>
    </w:p>
    <w:p w14:paraId="7036DE65" w14:textId="53D5F90E" w:rsidR="00FF30DF" w:rsidRPr="00823579" w:rsidRDefault="00FF30DF" w:rsidP="00FF30DF">
      <w:pPr>
        <w:pStyle w:val="Heading1"/>
        <w:rPr>
          <w:rFonts w:cs="Times New Roman"/>
        </w:rPr>
      </w:pPr>
      <w:r w:rsidRPr="00823579">
        <w:rPr>
          <w:rFonts w:cs="Times New Roman"/>
        </w:rPr>
        <w:t>Discussion</w:t>
      </w:r>
    </w:p>
    <w:p w14:paraId="36B40CF2" w14:textId="47E88741" w:rsidR="005D24E1" w:rsidRPr="00823579" w:rsidRDefault="005D24E1" w:rsidP="00FF30DF">
      <w:r w:rsidRPr="00823579">
        <w:t>The results obtained show that indeed deep clustering methods are able to outperform the most traditional of approaches, yet these deep clustering methods …</w:t>
      </w:r>
    </w:p>
    <w:p w14:paraId="72E2F1F5" w14:textId="20B12CDB" w:rsidR="000F5AF6" w:rsidRPr="00823579" w:rsidRDefault="000F5AF6" w:rsidP="000F5AF6">
      <w:pPr>
        <w:pStyle w:val="Heading1"/>
        <w:rPr>
          <w:rFonts w:cs="Times New Roman"/>
        </w:rPr>
      </w:pPr>
      <w:r w:rsidRPr="00823579">
        <w:rPr>
          <w:rFonts w:cs="Times New Roman"/>
        </w:rPr>
        <w:t>Bibliography</w:t>
      </w:r>
    </w:p>
    <w:p w14:paraId="40A77727" w14:textId="77777777" w:rsidR="002C3381" w:rsidRPr="00823579" w:rsidRDefault="000F5AF6" w:rsidP="002C3381">
      <w:pPr>
        <w:pStyle w:val="Bibliography"/>
      </w:pPr>
      <w:r w:rsidRPr="00823579">
        <w:fldChar w:fldCharType="begin"/>
      </w:r>
      <w:r w:rsidR="002C3381" w:rsidRPr="00823579">
        <w:instrText xml:space="preserve"> ADDIN ZOTERO_BIBL {"uncited":[],"omitted":[],"custom":[]} CSL_BIBLIOGRAPHY </w:instrText>
      </w:r>
      <w:r w:rsidRPr="00823579">
        <w:fldChar w:fldCharType="separate"/>
      </w:r>
      <w:r w:rsidR="002C3381" w:rsidRPr="00823579">
        <w:t>1.</w:t>
      </w:r>
      <w:r w:rsidR="002C3381" w:rsidRPr="00823579">
        <w:tab/>
        <w:t xml:space="preserve">Quiroga RQ. Spike sorting. Scholarpedia. 2007 Dec 21;2(12):3583. </w:t>
      </w:r>
    </w:p>
    <w:p w14:paraId="7392ED27" w14:textId="77777777" w:rsidR="002C3381" w:rsidRPr="00823579" w:rsidRDefault="002C3381" w:rsidP="002C3381">
      <w:pPr>
        <w:pStyle w:val="Bibliography"/>
      </w:pPr>
      <w:r w:rsidRPr="00823579">
        <w:t>2.</w:t>
      </w:r>
      <w:r w:rsidRPr="00823579">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6A0F723" w14:textId="77777777" w:rsidR="002C3381" w:rsidRPr="00823579" w:rsidRDefault="002C3381" w:rsidP="002C3381">
      <w:pPr>
        <w:pStyle w:val="Bibliography"/>
      </w:pPr>
      <w:r w:rsidRPr="00823579">
        <w:t>3.</w:t>
      </w:r>
      <w:r w:rsidRPr="00823579">
        <w:tab/>
        <w:t xml:space="preserve">Brown GD, Yamada S, Sejnowski TJ. Independent component analysis at the neural cocktail party. Trends Neurosci. 2001 Jan;24(1):54–63. </w:t>
      </w:r>
    </w:p>
    <w:p w14:paraId="4835F13A" w14:textId="77777777" w:rsidR="002C3381" w:rsidRPr="00823579" w:rsidRDefault="002C3381" w:rsidP="002C3381">
      <w:pPr>
        <w:pStyle w:val="Bibliography"/>
      </w:pPr>
      <w:r w:rsidRPr="00823579">
        <w:t>4.</w:t>
      </w:r>
      <w:r w:rsidRPr="00823579">
        <w:tab/>
        <w:t xml:space="preserve">Haykin S, Chen Z. The cocktail party problem. Neural Comput. 2005 Sep;17(9):1875–902. </w:t>
      </w:r>
    </w:p>
    <w:p w14:paraId="58740D0B" w14:textId="77777777" w:rsidR="002C3381" w:rsidRPr="00823579" w:rsidRDefault="002C3381" w:rsidP="002C3381">
      <w:pPr>
        <w:pStyle w:val="Bibliography"/>
      </w:pPr>
      <w:r w:rsidRPr="00823579">
        <w:t>5.</w:t>
      </w:r>
      <w:r w:rsidRPr="00823579">
        <w:tab/>
        <w:t xml:space="preserve">Rey HG, Pedreira C, Quian Quiroga R. Past, present and future of spike sorting techniques. Brain Res Bull. 2015 Oct 1;119:106–17. </w:t>
      </w:r>
    </w:p>
    <w:p w14:paraId="77254A11" w14:textId="77777777" w:rsidR="002C3381" w:rsidRPr="00823579" w:rsidRDefault="002C3381" w:rsidP="002C3381">
      <w:pPr>
        <w:pStyle w:val="Bibliography"/>
      </w:pPr>
      <w:r w:rsidRPr="00823579">
        <w:t>6.</w:t>
      </w:r>
      <w:r w:rsidRPr="00823579">
        <w:tab/>
        <w:t xml:space="preserve">Chung JE, Magland JF, Barnett AH, Tolosa VM, Tooker AC, Lee KY, et al. A fully automated approach to spike sorting. Neuron. 2017 Sep 13;95(6):1381-1394.e6. </w:t>
      </w:r>
    </w:p>
    <w:p w14:paraId="6C975DAB" w14:textId="77777777" w:rsidR="002C3381" w:rsidRPr="00823579" w:rsidRDefault="002C3381" w:rsidP="002C3381">
      <w:pPr>
        <w:pStyle w:val="Bibliography"/>
      </w:pPr>
      <w:r w:rsidRPr="00823579">
        <w:t>7.</w:t>
      </w:r>
      <w:r w:rsidRPr="00823579">
        <w:tab/>
        <w:t xml:space="preserve">Meister M, Pine J, Baylor DA. Multi-neuronal signals from the retina: acquisition and analysis. J Neurosci Methods. 1994 Jan 1;51(1):95–106. </w:t>
      </w:r>
    </w:p>
    <w:p w14:paraId="05F14DC1" w14:textId="77777777" w:rsidR="002C3381" w:rsidRPr="00823579" w:rsidRDefault="002C3381" w:rsidP="002C3381">
      <w:pPr>
        <w:pStyle w:val="Bibliography"/>
      </w:pPr>
      <w:r w:rsidRPr="00823579">
        <w:t>8.</w:t>
      </w:r>
      <w:r w:rsidRPr="00823579">
        <w:tab/>
        <w:t xml:space="preserve">Ebbesen CL, Reifenstein ET, Tang Q, Burgalossi A, Ray S, Schreiber S, et al. Cell Type-Specific Differences in Spike Timing and Spike Shape in the Rat Parasubiculum and Superficial Medial Entorhinal Cortex. Cell Rep. 2016 Jul 14;16(4):1005–15. </w:t>
      </w:r>
    </w:p>
    <w:p w14:paraId="1540967E" w14:textId="77777777" w:rsidR="002C3381" w:rsidRPr="00823579" w:rsidRDefault="002C3381" w:rsidP="002C3381">
      <w:pPr>
        <w:pStyle w:val="Bibliography"/>
      </w:pPr>
      <w:r w:rsidRPr="00823579">
        <w:t>9.</w:t>
      </w:r>
      <w:r w:rsidRPr="00823579">
        <w:tab/>
        <w:t xml:space="preserve">Pouzat C, Mazor O, Laurent G. Using noise signature to optimize spike-sorting and to assess neuronal classification quality. J Neurosci Methods. 2002 Dec 31;122(1):43–57. </w:t>
      </w:r>
    </w:p>
    <w:p w14:paraId="69DA2E25" w14:textId="77777777" w:rsidR="002C3381" w:rsidRPr="00823579" w:rsidRDefault="002C3381" w:rsidP="002C3381">
      <w:pPr>
        <w:pStyle w:val="Bibliography"/>
      </w:pPr>
      <w:r w:rsidRPr="00823579">
        <w:t>10.</w:t>
      </w:r>
      <w:r w:rsidRPr="00823579">
        <w:tab/>
        <w:t xml:space="preserve">Litke AM, Bezayiff N, Chichilnisky EJ, Cunningham W, Dabrowski W, Grillo AA, et al. What does the eye tell the brain?: Development of a system for the large-scale recording of retinal output activity. IEEE Trans Nucl Sci. 2004 Aug;51(4):1434–40. </w:t>
      </w:r>
    </w:p>
    <w:p w14:paraId="7229417E" w14:textId="77777777" w:rsidR="002C3381" w:rsidRPr="00823579" w:rsidRDefault="002C3381" w:rsidP="002C3381">
      <w:pPr>
        <w:pStyle w:val="Bibliography"/>
      </w:pPr>
      <w:r w:rsidRPr="00823579">
        <w:t>11.</w:t>
      </w:r>
      <w:r w:rsidRPr="00823579">
        <w:tab/>
        <w:t xml:space="preserve">Hulata E, Segev R, Ben-Jacob E. A method for spike sorting and detection based on wavelet packets and Shannon’s mutual information. J Neurosci Methods. 2002 May 30;117(1):1–12. </w:t>
      </w:r>
    </w:p>
    <w:p w14:paraId="33C268DF" w14:textId="77777777" w:rsidR="002C3381" w:rsidRPr="00823579" w:rsidRDefault="002C3381" w:rsidP="002C3381">
      <w:pPr>
        <w:pStyle w:val="Bibliography"/>
      </w:pPr>
      <w:r w:rsidRPr="00823579">
        <w:t>12.</w:t>
      </w:r>
      <w:r w:rsidRPr="00823579">
        <w:tab/>
        <w:t xml:space="preserve">Stevenson IH, Kording KP. How advances in neural recording affect data analysis. Nat Neurosci. 2011 Feb;14(2):139–42. </w:t>
      </w:r>
    </w:p>
    <w:p w14:paraId="443E14A5" w14:textId="77777777" w:rsidR="002C3381" w:rsidRPr="00823579" w:rsidRDefault="002C3381" w:rsidP="002C3381">
      <w:pPr>
        <w:pStyle w:val="Bibliography"/>
      </w:pPr>
      <w:r w:rsidRPr="00823579">
        <w:lastRenderedPageBreak/>
        <w:t>13.</w:t>
      </w:r>
      <w:r w:rsidRPr="00823579">
        <w:tab/>
        <w:t xml:space="preserve">Jun JJ, Steinmetz NA, Siegle JH, Denman DJ, Bauza M, Barbarits B, et al. Fully integrated silicon probes for high-density recording of neural activity. Nature. 2017 Nov;551(7679):232–6. </w:t>
      </w:r>
    </w:p>
    <w:p w14:paraId="1CAACB6B" w14:textId="77777777" w:rsidR="002C3381" w:rsidRPr="00823579" w:rsidRDefault="002C3381" w:rsidP="002C3381">
      <w:pPr>
        <w:pStyle w:val="Bibliography"/>
      </w:pPr>
      <w:r w:rsidRPr="00823579">
        <w:t>14.</w:t>
      </w:r>
      <w:r w:rsidRPr="00823579">
        <w:tab/>
        <w:t xml:space="preserve">Steinmetz NA, Aydin C, Lebedeva A, Okun M, Pachitariu M, Bauza M, et al. Neuropixels 2.0: A miniaturized high-density probe for stable, long-term brain recordings. Science. 2021 Apr 16;372(6539):eabf4588. </w:t>
      </w:r>
    </w:p>
    <w:p w14:paraId="5F4A9AAA" w14:textId="77777777" w:rsidR="002C3381" w:rsidRPr="00823579" w:rsidRDefault="002C3381" w:rsidP="002C3381">
      <w:pPr>
        <w:pStyle w:val="Bibliography"/>
      </w:pPr>
      <w:r w:rsidRPr="00823579">
        <w:t>15.</w:t>
      </w:r>
      <w:r w:rsidRPr="00823579">
        <w:tab/>
        <w:t>Pachitariu M, Steinmetz N, Kadir S, Carandini M, D HK. Kilosort: realtime spike-sorting for extracellular electrophysiology with hundreds of channels [Internet]. bioRxiv; 2016 [cited 2022 Jul 18]. p. 061481. Available from: https://www.biorxiv.org/content/10.1101/061481v1</w:t>
      </w:r>
    </w:p>
    <w:p w14:paraId="4C1C60F2" w14:textId="77777777" w:rsidR="002C3381" w:rsidRPr="00823579" w:rsidRDefault="002C3381" w:rsidP="002C3381">
      <w:pPr>
        <w:pStyle w:val="Bibliography"/>
      </w:pPr>
      <w:r w:rsidRPr="00823579">
        <w:t>16.</w:t>
      </w:r>
      <w:r w:rsidRPr="00823579">
        <w:tab/>
        <w:t xml:space="preserve">Yuan Y, Yang C, Si J. The M-Sorter: An automatic and robust spike detection and classification system. J Neurosci Methods. 2012 Sep 30;210(2):281–90. </w:t>
      </w:r>
    </w:p>
    <w:p w14:paraId="77C0010C" w14:textId="77777777" w:rsidR="002C3381" w:rsidRPr="00823579" w:rsidRDefault="002C3381" w:rsidP="002C3381">
      <w:pPr>
        <w:pStyle w:val="Bibliography"/>
      </w:pPr>
      <w:r w:rsidRPr="00823579">
        <w:t>17.</w:t>
      </w:r>
      <w:r w:rsidRPr="00823579">
        <w:tab/>
        <w:t xml:space="preserve">Pachitariu M, Sridhar S, Pennington J, Stringer C. Spike sorting with Kilosort4. Nat Methods. 2024 May;21(5):914–21. </w:t>
      </w:r>
    </w:p>
    <w:p w14:paraId="1BF52119" w14:textId="77777777" w:rsidR="002C3381" w:rsidRPr="00823579" w:rsidRDefault="002C3381" w:rsidP="002C3381">
      <w:pPr>
        <w:pStyle w:val="Bibliography"/>
      </w:pPr>
      <w:r w:rsidRPr="00823579">
        <w:t>18.</w:t>
      </w:r>
      <w:r w:rsidRPr="00823579">
        <w:tab/>
        <w:t xml:space="preserve">Pedreira C, Martinez J, Ison MJ, Quian Quiroga R. How many neurons can we see with current spike sorting algorithms? J Neurosci Methods. 2012 Oct 15;211(1):58–65. </w:t>
      </w:r>
    </w:p>
    <w:p w14:paraId="260379C0" w14:textId="77777777" w:rsidR="002C3381" w:rsidRPr="00823579" w:rsidRDefault="002C3381" w:rsidP="002C3381">
      <w:pPr>
        <w:pStyle w:val="Bibliography"/>
      </w:pPr>
      <w:r w:rsidRPr="00823579">
        <w:t>19.</w:t>
      </w:r>
      <w:r w:rsidRPr="00823579">
        <w:tab/>
        <w:t xml:space="preserve">Estivill-Castro V. Why so many clustering algorithms: a position paper. SIGKDD Explor Newsl. 2002 Jun 1;4(1):65–75. </w:t>
      </w:r>
    </w:p>
    <w:p w14:paraId="6E628108" w14:textId="77777777" w:rsidR="002C3381" w:rsidRPr="00823579" w:rsidRDefault="002C3381" w:rsidP="002C3381">
      <w:pPr>
        <w:pStyle w:val="Bibliography"/>
      </w:pPr>
      <w:r w:rsidRPr="00823579">
        <w:t>20.</w:t>
      </w:r>
      <w:r w:rsidRPr="00823579">
        <w:tab/>
        <w:t xml:space="preserve">Min E, Guo X, Liu Q, Zhang G, Cui J, Long J. A Survey of Clustering With Deep Learning: From the Perspective of Network Architecture. IEEE Access. 2018;6:39501–14. </w:t>
      </w:r>
    </w:p>
    <w:p w14:paraId="53FCF848" w14:textId="77777777" w:rsidR="002C3381" w:rsidRPr="00823579" w:rsidRDefault="002C3381" w:rsidP="002C3381">
      <w:pPr>
        <w:pStyle w:val="Bibliography"/>
      </w:pPr>
      <w:r w:rsidRPr="00823579">
        <w:t>21.</w:t>
      </w:r>
      <w:r w:rsidRPr="00823579">
        <w:tab/>
        <w:t xml:space="preserve">Pinaya W, Vieira S, Garcia-Dias R, Mechelli A. Autoencoders. In 2019. p. 193–208. </w:t>
      </w:r>
    </w:p>
    <w:p w14:paraId="2ACDBD0C" w14:textId="77777777" w:rsidR="002C3381" w:rsidRPr="00823579" w:rsidRDefault="002C3381" w:rsidP="002C3381">
      <w:pPr>
        <w:pStyle w:val="Bibliography"/>
      </w:pPr>
      <w:r w:rsidRPr="00823579">
        <w:t>22.</w:t>
      </w:r>
      <w:r w:rsidRPr="00823579">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31DA3580" w14:textId="77777777" w:rsidR="002C3381" w:rsidRPr="00823579" w:rsidRDefault="002C3381" w:rsidP="002C3381">
      <w:pPr>
        <w:pStyle w:val="Bibliography"/>
      </w:pPr>
      <w:r w:rsidRPr="00823579">
        <w:t>23.</w:t>
      </w:r>
      <w:r w:rsidRPr="00823579">
        <w:tab/>
        <w:t xml:space="preserve">Hinton GE, Salakhutdinov RR. Reducing the dimensionality of data with neural networks. Science. 2006 Jul 28;313(5786):504–7. </w:t>
      </w:r>
    </w:p>
    <w:p w14:paraId="1B43358F" w14:textId="77777777" w:rsidR="002C3381" w:rsidRPr="00823579" w:rsidRDefault="002C3381" w:rsidP="002C3381">
      <w:pPr>
        <w:pStyle w:val="Bibliography"/>
      </w:pPr>
      <w:r w:rsidRPr="00823579">
        <w:t>24.</w:t>
      </w:r>
      <w:r w:rsidRPr="00823579">
        <w:tab/>
        <w:t xml:space="preserve">Wang W, Huang Y, Wang Y, Wang L. Generalized Autoencoder: A Neural Network Framework for Dimensionality Reduction. In: 2014 IEEE Conference on Computer Vision and Pattern Recognition Workshops. 2014. p. 496–503. </w:t>
      </w:r>
    </w:p>
    <w:p w14:paraId="7C6A826A" w14:textId="77777777" w:rsidR="002C3381" w:rsidRPr="00823579" w:rsidRDefault="002C3381" w:rsidP="002C3381">
      <w:pPr>
        <w:pStyle w:val="Bibliography"/>
      </w:pPr>
      <w:r w:rsidRPr="00823579">
        <w:t>25.</w:t>
      </w:r>
      <w:r w:rsidRPr="00823579">
        <w:tab/>
        <w:t xml:space="preserve">Wang Y, Yao H, Zhao S. Auto-encoder based dimensionality reduction. Neurocomputing. 2016 Apr 5;184:232–42. </w:t>
      </w:r>
    </w:p>
    <w:p w14:paraId="1D1A2A0D" w14:textId="77777777" w:rsidR="002C3381" w:rsidRPr="00823579" w:rsidRDefault="002C3381" w:rsidP="002C3381">
      <w:pPr>
        <w:pStyle w:val="Bibliography"/>
      </w:pPr>
      <w:r w:rsidRPr="00823579">
        <w:t>26.</w:t>
      </w:r>
      <w:r w:rsidRPr="00823579">
        <w:tab/>
        <w:t>Radmanesh M, Rezaei AA, Jalili M, Hashemi A, Goudarzi MM. Online spike sorting via deep contractive autoencoder. Neural Netw [Internet]. 2022 Aug 5 [cited 2022 Aug 11]; Available from: https://www.sciencedirect.com/science/article/pii/S089360802200301X</w:t>
      </w:r>
    </w:p>
    <w:p w14:paraId="0FCBECD9" w14:textId="77777777" w:rsidR="002C3381" w:rsidRPr="00823579" w:rsidRDefault="002C3381" w:rsidP="002C3381">
      <w:pPr>
        <w:pStyle w:val="Bibliography"/>
      </w:pPr>
      <w:r w:rsidRPr="00823579">
        <w:lastRenderedPageBreak/>
        <w:t>27.</w:t>
      </w:r>
      <w:r w:rsidRPr="00823579">
        <w:tab/>
        <w:t xml:space="preserve">Moradi Fard M, Thonet T, Gaussier E. Deep </w:t>
      </w:r>
      <w:r w:rsidRPr="00823579">
        <w:rPr>
          <w:i/>
          <w:iCs/>
        </w:rPr>
        <w:t>k</w:t>
      </w:r>
      <w:r w:rsidRPr="00823579">
        <w:t xml:space="preserve">-Means: Jointly clustering with </w:t>
      </w:r>
      <w:r w:rsidRPr="00823579">
        <w:rPr>
          <w:i/>
          <w:iCs/>
        </w:rPr>
        <w:t>k</w:t>
      </w:r>
      <w:r w:rsidRPr="00823579">
        <w:t xml:space="preserve">-Means and learning representations. Pattern Recognit Lett. 2020 Oct 1;138:185–92. </w:t>
      </w:r>
    </w:p>
    <w:p w14:paraId="1D49F62F" w14:textId="77777777" w:rsidR="002C3381" w:rsidRPr="00823579" w:rsidRDefault="002C3381" w:rsidP="002C3381">
      <w:pPr>
        <w:pStyle w:val="Bibliography"/>
      </w:pPr>
      <w:r w:rsidRPr="00823579">
        <w:t>28.</w:t>
      </w:r>
      <w:r w:rsidRPr="00823579">
        <w:tab/>
        <w:t xml:space="preserve">Guo X, Gao L, Liu X, Yin J. Improved Deep Embedded Clustering with Local Structure Preservation. 2017;1753–9. </w:t>
      </w:r>
    </w:p>
    <w:p w14:paraId="39762923" w14:textId="77777777" w:rsidR="002C3381" w:rsidRPr="00823579" w:rsidRDefault="002C3381" w:rsidP="002C3381">
      <w:pPr>
        <w:pStyle w:val="Bibliography"/>
      </w:pPr>
      <w:r w:rsidRPr="00823579">
        <w:t>29.</w:t>
      </w:r>
      <w:r w:rsidRPr="00823579">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0515092C" w14:textId="77777777" w:rsidR="002C3381" w:rsidRPr="00823579" w:rsidRDefault="002C3381" w:rsidP="002C3381">
      <w:pPr>
        <w:pStyle w:val="Bibliography"/>
      </w:pPr>
      <w:r w:rsidRPr="00823579">
        <w:t>30.</w:t>
      </w:r>
      <w:r w:rsidRPr="00823579">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130D8E37" w14:textId="77777777" w:rsidR="002C3381" w:rsidRPr="00823579" w:rsidRDefault="002C3381" w:rsidP="002C3381">
      <w:pPr>
        <w:pStyle w:val="Bibliography"/>
      </w:pPr>
      <w:r w:rsidRPr="00823579">
        <w:t>31.</w:t>
      </w:r>
      <w:r w:rsidRPr="00823579">
        <w:tab/>
        <w:t>Miklautz L, Bauer LGM, Mautz D, Tschiatschek S, Böhm C, Plant C. Details (Don’t) Matter: Isolating Cluster Information in Deep Embedded Spaces. In 2021 [cited 2025 Feb 10]. p. 2826–32. Available from: https://www.ijcai.org/proceedings/2021/389</w:t>
      </w:r>
    </w:p>
    <w:p w14:paraId="0A15946C" w14:textId="77777777" w:rsidR="002C3381" w:rsidRPr="00823579" w:rsidRDefault="002C3381" w:rsidP="002C3381">
      <w:pPr>
        <w:pStyle w:val="Bibliography"/>
      </w:pPr>
      <w:r w:rsidRPr="00823579">
        <w:t>32.</w:t>
      </w:r>
      <w:r w:rsidRPr="00823579">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78EBAECD" w14:textId="77777777" w:rsidR="002C3381" w:rsidRPr="00823579" w:rsidRDefault="002C3381" w:rsidP="002C3381">
      <w:pPr>
        <w:pStyle w:val="Bibliography"/>
      </w:pPr>
      <w:r w:rsidRPr="00823579">
        <w:t>33.</w:t>
      </w:r>
      <w:r w:rsidRPr="00823579">
        <w:tab/>
        <w:t>Mautz D, Plant C, Böhm C. Deep Embedded Cluster Tree. In: 2019 IEEE International Conference on Data Mining (ICDM) [Internet]. 2019 [cited 2025 Feb 10]. p. 1258–63. Available from: https://ieeexplore.ieee.org/abstract/document/8970987</w:t>
      </w:r>
    </w:p>
    <w:p w14:paraId="049DD7D3" w14:textId="77777777" w:rsidR="002C3381" w:rsidRPr="00823579" w:rsidRDefault="002C3381" w:rsidP="002C3381">
      <w:pPr>
        <w:pStyle w:val="Bibliography"/>
      </w:pPr>
      <w:r w:rsidRPr="00823579">
        <w:t>34.</w:t>
      </w:r>
      <w:r w:rsidRPr="00823579">
        <w:tab/>
        <w:t xml:space="preserve">Mautz D, Plant C, Böhm C. DeepECT: The Deep Embedded Cluster Tree. Data Sci Eng. 2020 Dec 1;5(4):419–32. </w:t>
      </w:r>
    </w:p>
    <w:p w14:paraId="366D7C1D" w14:textId="77777777" w:rsidR="002C3381" w:rsidRPr="00823579" w:rsidRDefault="002C3381" w:rsidP="002C3381">
      <w:pPr>
        <w:pStyle w:val="Bibliography"/>
      </w:pPr>
      <w:r w:rsidRPr="00823579">
        <w:t>35.</w:t>
      </w:r>
      <w:r w:rsidRPr="00823579">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213F42CC" w14:textId="77777777" w:rsidR="002C3381" w:rsidRPr="00823579" w:rsidRDefault="002C3381" w:rsidP="002C3381">
      <w:pPr>
        <w:pStyle w:val="Bibliography"/>
      </w:pPr>
      <w:r w:rsidRPr="00823579">
        <w:t>36.</w:t>
      </w:r>
      <w:r w:rsidRPr="00823579">
        <w:tab/>
        <w:t>Kimura M. AutoClustering: A Feed-Forward Neural Network Based Clustering Algorithm. In: 2018 IEEE International Conference on Data Mining Workshops (ICDMW) [Internet]. 2018 [cited 2025 May 2]. p. 659–66. Available from: https://ieeexplore.ieee.org/document/8637379</w:t>
      </w:r>
    </w:p>
    <w:p w14:paraId="12F252EB" w14:textId="77777777" w:rsidR="002C3381" w:rsidRPr="00823579" w:rsidRDefault="002C3381" w:rsidP="002C3381">
      <w:pPr>
        <w:pStyle w:val="Bibliography"/>
      </w:pPr>
      <w:r w:rsidRPr="00823579">
        <w:t>37.</w:t>
      </w:r>
      <w:r w:rsidRPr="00823579">
        <w:tab/>
        <w:t xml:space="preserve">Hartigan JA, Hartigan PM. The Dip Test of Unimodality. Ann Stat. 1985 Mar;13(1):70–84. </w:t>
      </w:r>
    </w:p>
    <w:p w14:paraId="7563CDCC" w14:textId="77777777" w:rsidR="002C3381" w:rsidRPr="00823579" w:rsidRDefault="002C3381" w:rsidP="002C3381">
      <w:pPr>
        <w:pStyle w:val="Bibliography"/>
      </w:pPr>
      <w:r w:rsidRPr="00823579">
        <w:t>38.</w:t>
      </w:r>
      <w:r w:rsidRPr="00823579">
        <w:tab/>
        <w:t xml:space="preserve">Ren Y, Wang N, Li M, Xu Z. Deep density-based image clustering. Knowl-Based Syst. 2020 Jun 7;197:105841. </w:t>
      </w:r>
    </w:p>
    <w:p w14:paraId="10DAEF71" w14:textId="77777777" w:rsidR="002C3381" w:rsidRPr="00823579" w:rsidRDefault="002C3381" w:rsidP="002C3381">
      <w:pPr>
        <w:pStyle w:val="Bibliography"/>
      </w:pPr>
      <w:r w:rsidRPr="00823579">
        <w:t>39.</w:t>
      </w:r>
      <w:r w:rsidRPr="00823579">
        <w:tab/>
        <w:t xml:space="preserve">Buzsáki G. Rhythms of the Brain [Internet]. New York: Oxford University Press; 2006 [cited 2021 Dec 8]. 464 p. Available from: </w:t>
      </w:r>
      <w:r w:rsidRPr="00823579">
        <w:lastRenderedPageBreak/>
        <w:t>https://oxford.universitypressscholarship.com/10.1093/acprof:oso/9780195301069.001.0001/acprof-9780195301069</w:t>
      </w:r>
    </w:p>
    <w:p w14:paraId="3A207DEB" w14:textId="77777777" w:rsidR="002C3381" w:rsidRPr="00823579" w:rsidRDefault="002C3381" w:rsidP="002C3381">
      <w:pPr>
        <w:pStyle w:val="Bibliography"/>
      </w:pPr>
      <w:r w:rsidRPr="00823579">
        <w:t>40.</w:t>
      </w:r>
      <w:r w:rsidRPr="00823579">
        <w:tab/>
        <w:t xml:space="preserve">Lewicki MS. A review of methods for spike sorting: the detection and classification of neural action potentials. Netw Bristol Engl. 1998 Nov;9(4):R53-78. </w:t>
      </w:r>
    </w:p>
    <w:p w14:paraId="0B8B7F3C" w14:textId="77777777" w:rsidR="002C3381" w:rsidRPr="00823579" w:rsidRDefault="002C3381" w:rsidP="002C3381">
      <w:pPr>
        <w:pStyle w:val="Bibliography"/>
      </w:pPr>
      <w:r w:rsidRPr="00823579">
        <w:t>41.</w:t>
      </w:r>
      <w:r w:rsidRPr="00823579">
        <w:tab/>
        <w:t xml:space="preserve">Bear M, Connors B, Paradiso M. Neuroscience: Exploring the brain: Fourth edition. 2015. 1 p. </w:t>
      </w:r>
    </w:p>
    <w:p w14:paraId="019CD2A1" w14:textId="77777777" w:rsidR="002C3381" w:rsidRPr="00823579" w:rsidRDefault="002C3381" w:rsidP="002C3381">
      <w:pPr>
        <w:pStyle w:val="Bibliography"/>
      </w:pPr>
      <w:r w:rsidRPr="00823579">
        <w:t>42.</w:t>
      </w:r>
      <w:r w:rsidRPr="00823579">
        <w:tab/>
        <w:t xml:space="preserve">Eom J, Park IY, Kim S, Jang H, Park S, Huh Y, et al. Deep-learned spike representations and sorting via an ensemble of auto-encoders. Neural Netw. 2021 Feb 1;134:131–42. </w:t>
      </w:r>
    </w:p>
    <w:p w14:paraId="784915F2" w14:textId="77777777" w:rsidR="002C3381" w:rsidRPr="00823579" w:rsidRDefault="002C3381" w:rsidP="002C3381">
      <w:pPr>
        <w:pStyle w:val="Bibliography"/>
      </w:pPr>
      <w:r w:rsidRPr="00823579">
        <w:t>43.</w:t>
      </w:r>
      <w:r w:rsidRPr="00823579">
        <w:tab/>
        <w:t xml:space="preserve">Meyer LM, Zamani M, Rokai J, Demosthenous A. Deep learning-based spike sorting: a survey. J Neural Eng. 2024 Nov;21(6):061003. </w:t>
      </w:r>
    </w:p>
    <w:p w14:paraId="26DBCC3E" w14:textId="77777777" w:rsidR="002C3381" w:rsidRPr="00823579" w:rsidRDefault="002C3381" w:rsidP="002C3381">
      <w:pPr>
        <w:pStyle w:val="Bibliography"/>
      </w:pPr>
      <w:r w:rsidRPr="00823579">
        <w:t>44.</w:t>
      </w:r>
      <w:r w:rsidRPr="00823579">
        <w:tab/>
        <w:t xml:space="preserve">Adamos DA, Kosmidis EK, Theophilidis G. Performance evaluation of PCA-based spike sorting algorithms. Comput Methods Programs Biomed. 2008 Sep 1;91(3):232–44. </w:t>
      </w:r>
    </w:p>
    <w:p w14:paraId="5937381E" w14:textId="77777777" w:rsidR="002C3381" w:rsidRPr="00823579" w:rsidRDefault="002C3381" w:rsidP="002C3381">
      <w:pPr>
        <w:pStyle w:val="Bibliography"/>
      </w:pPr>
      <w:r w:rsidRPr="00823579">
        <w:t>45.</w:t>
      </w:r>
      <w:r w:rsidRPr="00823579">
        <w:tab/>
        <w:t xml:space="preserve">Mishra S, Sarkar U, Taraphder S, Datta S, Swain D, Saikhom R, et al. Principal Component Analysis. Int J Livest Res. 2017 Jan 1;1. </w:t>
      </w:r>
    </w:p>
    <w:p w14:paraId="3670CFAF" w14:textId="77777777" w:rsidR="002C3381" w:rsidRPr="00823579" w:rsidRDefault="002C3381" w:rsidP="002C3381">
      <w:pPr>
        <w:pStyle w:val="Bibliography"/>
      </w:pPr>
      <w:r w:rsidRPr="00823579">
        <w:t>46.</w:t>
      </w:r>
      <w:r w:rsidRPr="00823579">
        <w:tab/>
        <w:t xml:space="preserve">Toosi R, Akhaee MA, Dehaqani MRA. An automatic spike sorting algorithm based on adaptive spike detection and a mixture of skew-t distributions. Sci Rep. 2021 Jul 6;11(1):13925. </w:t>
      </w:r>
    </w:p>
    <w:p w14:paraId="20DC3EEC" w14:textId="77777777" w:rsidR="002C3381" w:rsidRPr="00823579" w:rsidRDefault="002C3381" w:rsidP="002C3381">
      <w:pPr>
        <w:pStyle w:val="Bibliography"/>
      </w:pPr>
      <w:r w:rsidRPr="00823579">
        <w:t>47.</w:t>
      </w:r>
      <w:r w:rsidRPr="00823579">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C66AF1D" w14:textId="77777777" w:rsidR="002C3381" w:rsidRPr="00823579" w:rsidRDefault="002C3381" w:rsidP="002C3381">
      <w:pPr>
        <w:pStyle w:val="Bibliography"/>
      </w:pPr>
      <w:r w:rsidRPr="00823579">
        <w:t>48.</w:t>
      </w:r>
      <w:r w:rsidRPr="00823579">
        <w:tab/>
        <w:t xml:space="preserve">Abeles M, Goldstein MH. Multispike train analysis. Proc IEEE. 1977 May;65(5):762–73. </w:t>
      </w:r>
    </w:p>
    <w:p w14:paraId="4A58BB09" w14:textId="77777777" w:rsidR="002C3381" w:rsidRPr="00823579" w:rsidRDefault="002C3381" w:rsidP="002C3381">
      <w:pPr>
        <w:pStyle w:val="Bibliography"/>
      </w:pPr>
      <w:r w:rsidRPr="00823579">
        <w:t>49.</w:t>
      </w:r>
      <w:r w:rsidRPr="00823579">
        <w:tab/>
        <w:t xml:space="preserve">Hyvärinen A. Independent component analysis: recent advances. Philos Transact A Math Phys Eng Sci. 2013 Feb 13;371(1984):20110534. </w:t>
      </w:r>
    </w:p>
    <w:p w14:paraId="490C1765" w14:textId="77777777" w:rsidR="002C3381" w:rsidRPr="00823579" w:rsidRDefault="002C3381" w:rsidP="002C3381">
      <w:pPr>
        <w:pStyle w:val="Bibliography"/>
      </w:pPr>
      <w:r w:rsidRPr="00823579">
        <w:t>50.</w:t>
      </w:r>
      <w:r w:rsidRPr="00823579">
        <w:tab/>
        <w:t xml:space="preserve">Tiganj Z, Mboup M. Neural spike sorting using iterative ICA and a deflation-based approach. J Neural Eng. 2012 Dec;9(6):066002. </w:t>
      </w:r>
    </w:p>
    <w:p w14:paraId="6FEA5056" w14:textId="77777777" w:rsidR="002C3381" w:rsidRPr="00823579" w:rsidRDefault="002C3381" w:rsidP="002C3381">
      <w:pPr>
        <w:pStyle w:val="Bibliography"/>
      </w:pPr>
      <w:r w:rsidRPr="00823579">
        <w:t>51.</w:t>
      </w:r>
      <w:r w:rsidRPr="00823579">
        <w:tab/>
        <w:t xml:space="preserve">Lopes MV, Aguiar E, Santana E, Santana E, Barros AK. ICA feature extraction for spike sorting of single-channel records. In: 2013 ISSNIP Biosignals and Biorobotics Conference: Biosignals and Robotics for Better and Safer Living (BRC). 2013. p. 1–5. </w:t>
      </w:r>
    </w:p>
    <w:p w14:paraId="0B18DA7F" w14:textId="77777777" w:rsidR="002C3381" w:rsidRPr="00823579" w:rsidRDefault="002C3381" w:rsidP="002C3381">
      <w:pPr>
        <w:pStyle w:val="Bibliography"/>
      </w:pPr>
      <w:r w:rsidRPr="00823579">
        <w:t>52.</w:t>
      </w:r>
      <w:r w:rsidRPr="00823579">
        <w:tab/>
        <w:t xml:space="preserve">Tenenbaum JB, de Silva V, Langford JC. A global geometric framework for nonlinear dimensionality reduction. Science. 2000 Dec 22;290(5500):2319–23. </w:t>
      </w:r>
    </w:p>
    <w:p w14:paraId="5382F94D" w14:textId="77777777" w:rsidR="002C3381" w:rsidRPr="00823579" w:rsidRDefault="002C3381" w:rsidP="002C3381">
      <w:pPr>
        <w:pStyle w:val="Bibliography"/>
      </w:pPr>
      <w:r w:rsidRPr="00823579">
        <w:t>53.</w:t>
      </w:r>
      <w:r w:rsidRPr="00823579">
        <w:tab/>
        <w:t>Borg I, Groenen PJF, editors. Constructing MDS Representations. In: Modern Multidimensional Scaling: Theory and Applications [Internet]. New York, NY: Springer; 2005 [cited 2025 May 2]. p. 19–35. Available from: https://doi.org/10.1007/0-387-28981-X_2</w:t>
      </w:r>
    </w:p>
    <w:p w14:paraId="62A2DD88" w14:textId="77777777" w:rsidR="002C3381" w:rsidRPr="00823579" w:rsidRDefault="002C3381" w:rsidP="002C3381">
      <w:pPr>
        <w:pStyle w:val="Bibliography"/>
      </w:pPr>
      <w:r w:rsidRPr="00823579">
        <w:lastRenderedPageBreak/>
        <w:t>54.</w:t>
      </w:r>
      <w:r w:rsidRPr="00823579">
        <w:tab/>
        <w:t xml:space="preserve">MacQueen J. Some methods for classification and analysis of multivariate observations. Proc Fifth Berkeley Symp Math Stat Probab Vol 1 Stat. 1967 Jan 1;5.1:281–98. </w:t>
      </w:r>
    </w:p>
    <w:p w14:paraId="1D198D17" w14:textId="77777777" w:rsidR="002C3381" w:rsidRPr="00823579" w:rsidRDefault="002C3381" w:rsidP="002C3381">
      <w:pPr>
        <w:pStyle w:val="Bibliography"/>
      </w:pPr>
      <w:r w:rsidRPr="00823579">
        <w:t>55.</w:t>
      </w:r>
      <w:r w:rsidRPr="00823579">
        <w:tab/>
        <w:t xml:space="preserve">Salganicoff M, Sarna M, Sax L, Gerstein GL. Unsupervised waveform classification for multi-neuron recordings: a real-time, software-based system. I. Algorithms and implementation. J Neurosci Methods. 1988 Oct;25(3):181–7. </w:t>
      </w:r>
    </w:p>
    <w:p w14:paraId="7846674C" w14:textId="77777777" w:rsidR="002C3381" w:rsidRPr="00823579" w:rsidRDefault="002C3381" w:rsidP="002C3381">
      <w:pPr>
        <w:pStyle w:val="Bibliography"/>
      </w:pPr>
      <w:r w:rsidRPr="00823579">
        <w:t>56.</w:t>
      </w:r>
      <w:r w:rsidRPr="00823579">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FF5B470" w14:textId="77777777" w:rsidR="002C3381" w:rsidRPr="00823579" w:rsidRDefault="002C3381" w:rsidP="002C3381">
      <w:pPr>
        <w:pStyle w:val="Bibliography"/>
      </w:pPr>
      <w:r w:rsidRPr="00823579">
        <w:t>57.</w:t>
      </w:r>
      <w:r w:rsidRPr="00823579">
        <w:tab/>
        <w:t xml:space="preserve">Caro-Martín CR, Delgado-García JM, Gruart A, Sánchez-Campusano R. Spike sorting based on shape, phase, and distribution features, and K-TOPS clustering with validity and error indices. Sci Rep. 2018 Dec 12;8(1):17796. </w:t>
      </w:r>
    </w:p>
    <w:p w14:paraId="501800D5" w14:textId="77777777" w:rsidR="002C3381" w:rsidRPr="00823579" w:rsidRDefault="002C3381" w:rsidP="002C3381">
      <w:pPr>
        <w:pStyle w:val="Bibliography"/>
      </w:pPr>
      <w:r w:rsidRPr="00823579">
        <w:t>58.</w:t>
      </w:r>
      <w:r w:rsidRPr="00823579">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43E4C48B" w14:textId="77777777" w:rsidR="002C3381" w:rsidRPr="00823579" w:rsidRDefault="002C3381" w:rsidP="002C3381">
      <w:pPr>
        <w:pStyle w:val="Bibliography"/>
      </w:pPr>
      <w:r w:rsidRPr="00823579">
        <w:t>59.</w:t>
      </w:r>
      <w:r w:rsidRPr="00823579">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3A54E82E" w14:textId="77777777" w:rsidR="002C3381" w:rsidRPr="00823579" w:rsidRDefault="002C3381" w:rsidP="002C3381">
      <w:pPr>
        <w:pStyle w:val="Bibliography"/>
      </w:pPr>
      <w:r w:rsidRPr="00823579">
        <w:t>60.</w:t>
      </w:r>
      <w:r w:rsidRPr="00823579">
        <w:tab/>
        <w:t xml:space="preserve">Bengio Y, Lamblin P, Popovici D, Larochelle H, Montreal U. Greedy layer-wise training of deep networks. Vol. 19, Advances in Neural Information Processing Systems. 2007. </w:t>
      </w:r>
    </w:p>
    <w:p w14:paraId="665C04D3" w14:textId="77777777" w:rsidR="002C3381" w:rsidRPr="00823579" w:rsidRDefault="002C3381" w:rsidP="002C3381">
      <w:pPr>
        <w:pStyle w:val="Bibliography"/>
      </w:pPr>
      <w:r w:rsidRPr="00823579">
        <w:t>61.</w:t>
      </w:r>
      <w:r w:rsidRPr="00823579">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733203DE" w14:textId="77777777" w:rsidR="002C3381" w:rsidRPr="00823579" w:rsidRDefault="002C3381" w:rsidP="002C3381">
      <w:pPr>
        <w:pStyle w:val="Bibliography"/>
      </w:pPr>
      <w:r w:rsidRPr="00823579">
        <w:t>62.</w:t>
      </w:r>
      <w:r w:rsidRPr="00823579">
        <w:tab/>
        <w:t xml:space="preserve">Jiang Z, Zheng Y, Tan H, Tang B, Zhou H. Variational Deep Embedding: An Unsupervised and Generative Approach to Clustering. 2017;1965–72. </w:t>
      </w:r>
    </w:p>
    <w:p w14:paraId="60CB4718" w14:textId="77777777" w:rsidR="002C3381" w:rsidRPr="00823579" w:rsidRDefault="002C3381" w:rsidP="002C3381">
      <w:pPr>
        <w:pStyle w:val="Bibliography"/>
      </w:pPr>
      <w:r w:rsidRPr="00823579">
        <w:t>63.</w:t>
      </w:r>
      <w:r w:rsidRPr="00823579">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1734FD6" w14:textId="77777777" w:rsidR="002C3381" w:rsidRPr="00823579" w:rsidRDefault="002C3381" w:rsidP="002C3381">
      <w:pPr>
        <w:pStyle w:val="Bibliography"/>
      </w:pPr>
      <w:r w:rsidRPr="00823579">
        <w:t>64.</w:t>
      </w:r>
      <w:r w:rsidRPr="00823579">
        <w:tab/>
        <w:t xml:space="preserve">Weiss GM. Mining with rarity: a unifying framework. ACM SIGKDD Explor Newsl. 2004 Jun;6(1):7–19. </w:t>
      </w:r>
    </w:p>
    <w:p w14:paraId="6FCAC910" w14:textId="77777777" w:rsidR="002C3381" w:rsidRPr="00823579" w:rsidRDefault="002C3381" w:rsidP="002C3381">
      <w:pPr>
        <w:pStyle w:val="Bibliography"/>
      </w:pPr>
      <w:r w:rsidRPr="00823579">
        <w:t>65.</w:t>
      </w:r>
      <w:r w:rsidRPr="00823579">
        <w:tab/>
        <w:t xml:space="preserve">Wegier W, Ksieniewicz P. Application of Imbalanced Data Classification Quality Metrics as Weighting Methods of the Ensemble Data Stream Classification Algorithms. Entropy Basel Switz. 2020 Jul 31;22(8):E849. </w:t>
      </w:r>
    </w:p>
    <w:p w14:paraId="5190629F" w14:textId="77777777" w:rsidR="002C3381" w:rsidRPr="00823579" w:rsidRDefault="002C3381" w:rsidP="002C3381">
      <w:pPr>
        <w:pStyle w:val="Bibliography"/>
      </w:pPr>
      <w:r w:rsidRPr="00823579">
        <w:lastRenderedPageBreak/>
        <w:t>66.</w:t>
      </w:r>
      <w:r w:rsidRPr="00823579">
        <w:tab/>
        <w:t xml:space="preserve">Sun Y, Wong AKC, Kamel MS. Classification of imbalanced data: a review. Int J Pattern Recognit Artif Intell. 2009 Jun;23(04):687–719. </w:t>
      </w:r>
    </w:p>
    <w:p w14:paraId="2B2458B0" w14:textId="77777777" w:rsidR="002C3381" w:rsidRPr="00823579" w:rsidRDefault="002C3381" w:rsidP="002C3381">
      <w:pPr>
        <w:pStyle w:val="Bibliography"/>
      </w:pPr>
      <w:r w:rsidRPr="00823579">
        <w:t>67.</w:t>
      </w:r>
      <w:r w:rsidRPr="00823579">
        <w:tab/>
        <w:t xml:space="preserve">Joshi MV, Kumar V, Agarwal RC. Evaluating boosting algorithms to classify rare classes: comparison and improvements. In: Proceedings 2001 IEEE International Conference on Data Mining. 2001. p. 257–64. </w:t>
      </w:r>
    </w:p>
    <w:p w14:paraId="2C6B1322" w14:textId="77777777" w:rsidR="002C3381" w:rsidRPr="00823579" w:rsidRDefault="002C3381" w:rsidP="002C3381">
      <w:pPr>
        <w:pStyle w:val="Bibliography"/>
      </w:pPr>
      <w:r w:rsidRPr="00823579">
        <w:t>68.</w:t>
      </w:r>
      <w:r w:rsidRPr="00823579">
        <w:tab/>
        <w:t xml:space="preserve">Rendón E, Abundez I, Arizmendi A, Quiroz EM. Internal versus External cluster validation indexes. 2011;5(1):8. </w:t>
      </w:r>
    </w:p>
    <w:p w14:paraId="22C9C5DC" w14:textId="77777777" w:rsidR="002C3381" w:rsidRPr="00823579" w:rsidRDefault="002C3381" w:rsidP="002C3381">
      <w:pPr>
        <w:pStyle w:val="Bibliography"/>
      </w:pPr>
      <w:r w:rsidRPr="00823579">
        <w:t>69.</w:t>
      </w:r>
      <w:r w:rsidRPr="00823579">
        <w:tab/>
        <w:t xml:space="preserve">Fowlkes EB, Mallows CL. A Method for Comparing Two Hierarchical Clusterings. J Am Stat Assoc. 1983;78(383):553–69. </w:t>
      </w:r>
    </w:p>
    <w:p w14:paraId="31B85FD7" w14:textId="77777777" w:rsidR="002C3381" w:rsidRPr="00823579" w:rsidRDefault="002C3381" w:rsidP="002C3381">
      <w:pPr>
        <w:pStyle w:val="Bibliography"/>
      </w:pPr>
      <w:r w:rsidRPr="00823579">
        <w:t>70.</w:t>
      </w:r>
      <w:r w:rsidRPr="00823579">
        <w:tab/>
        <w:t xml:space="preserve">Steinley D. Properties of the Hubert-Arable Adjusted Rand Index. Psychol Methods. 2004;9(3):386–96. </w:t>
      </w:r>
    </w:p>
    <w:p w14:paraId="0941898F" w14:textId="77777777" w:rsidR="002C3381" w:rsidRPr="00823579" w:rsidRDefault="002C3381" w:rsidP="002C3381">
      <w:pPr>
        <w:pStyle w:val="Bibliography"/>
      </w:pPr>
      <w:r w:rsidRPr="00823579">
        <w:t>71.</w:t>
      </w:r>
      <w:r w:rsidRPr="00823579">
        <w:tab/>
        <w:t xml:space="preserve">Hubert L, Arabie P. Comparing partitions. J Classif. 1985 Dec 1;2(1):193–218. </w:t>
      </w:r>
    </w:p>
    <w:p w14:paraId="3246ED3F" w14:textId="77777777" w:rsidR="002C3381" w:rsidRPr="00823579" w:rsidRDefault="002C3381" w:rsidP="002C3381">
      <w:pPr>
        <w:pStyle w:val="Bibliography"/>
      </w:pPr>
      <w:r w:rsidRPr="00823579">
        <w:t>72.</w:t>
      </w:r>
      <w:r w:rsidRPr="00823579">
        <w:tab/>
        <w:t xml:space="preserve">Vinh NX, Epps J, Bailey J. Information Theoretic Measures for Clusterings Comparison: Variants, Properties, Normalization and Correction for Chance. :18. </w:t>
      </w:r>
    </w:p>
    <w:p w14:paraId="66084980" w14:textId="77777777" w:rsidR="002C3381" w:rsidRPr="00823579" w:rsidRDefault="002C3381" w:rsidP="002C3381">
      <w:pPr>
        <w:pStyle w:val="Bibliography"/>
      </w:pPr>
      <w:r w:rsidRPr="00823579">
        <w:t>73.</w:t>
      </w:r>
      <w:r w:rsidRPr="00823579">
        <w:tab/>
        <w:t xml:space="preserve">Strehl A, Ghosh J. Cluster Ensembles --- A Knowledge Reuse Framework for Combining Multiple Partitions. J Mach Learn Res. 2002;3(Dec):583–617. </w:t>
      </w:r>
    </w:p>
    <w:p w14:paraId="66F89581" w14:textId="77777777" w:rsidR="002C3381" w:rsidRPr="00823579" w:rsidRDefault="002C3381" w:rsidP="002C3381">
      <w:pPr>
        <w:pStyle w:val="Bibliography"/>
      </w:pPr>
      <w:r w:rsidRPr="00823579">
        <w:t>74.</w:t>
      </w:r>
      <w:r w:rsidRPr="00823579">
        <w:tab/>
        <w:t xml:space="preserve">Vinh N, Epps J, Bailey J. Information theoretic measures for clusterings comparison: Is a correction for chance necessary? ICML. 2009. 135 p. </w:t>
      </w:r>
    </w:p>
    <w:p w14:paraId="698C662E" w14:textId="77777777" w:rsidR="002C3381" w:rsidRPr="00823579" w:rsidRDefault="002C3381" w:rsidP="002C3381">
      <w:pPr>
        <w:pStyle w:val="Bibliography"/>
      </w:pPr>
      <w:r w:rsidRPr="00823579">
        <w:t>75.</w:t>
      </w:r>
      <w:r w:rsidRPr="00823579">
        <w:tab/>
        <w:t xml:space="preserve">Lazarenko D, Bonald T. Pairwise Adjusted Mutual Information. 2021. </w:t>
      </w:r>
    </w:p>
    <w:p w14:paraId="4A38D744" w14:textId="77777777" w:rsidR="002C3381" w:rsidRPr="00823579" w:rsidRDefault="002C3381" w:rsidP="002C3381">
      <w:pPr>
        <w:pStyle w:val="Bibliography"/>
      </w:pPr>
      <w:r w:rsidRPr="00823579">
        <w:t>76.</w:t>
      </w:r>
      <w:r w:rsidRPr="00823579">
        <w:tab/>
        <w:t xml:space="preserve">Manning CD, Raghavan P, Schütze H. Introduction to Information Retrieval. Illustrated edition. New York: Cambridge University Press; 2008. 506 p. </w:t>
      </w:r>
    </w:p>
    <w:p w14:paraId="01A71C68" w14:textId="77777777" w:rsidR="002C3381" w:rsidRPr="00823579" w:rsidRDefault="002C3381" w:rsidP="002C3381">
      <w:pPr>
        <w:pStyle w:val="Bibliography"/>
      </w:pPr>
      <w:r w:rsidRPr="00823579">
        <w:t>77.</w:t>
      </w:r>
      <w:r w:rsidRPr="00823579">
        <w:tab/>
        <w:t xml:space="preserve">Halkidi M, Batistakis Y, Vazirgiannis M. On Clustering Validation Techniques. J Intell Inf Syst. 2001 Dec 1;17(2):107–45. </w:t>
      </w:r>
    </w:p>
    <w:p w14:paraId="02F966F3" w14:textId="77777777" w:rsidR="002C3381" w:rsidRPr="00823579" w:rsidRDefault="002C3381" w:rsidP="002C3381">
      <w:pPr>
        <w:pStyle w:val="Bibliography"/>
      </w:pPr>
      <w:r w:rsidRPr="00823579">
        <w:t>78.</w:t>
      </w:r>
      <w:r w:rsidRPr="00823579">
        <w:tab/>
        <w:t xml:space="preserve">Caliński T, JA H. A Dendrite Method for Cluster Analysis. Commun Stat - Theory Methods. 1974 Jan 1;3:1–27. </w:t>
      </w:r>
    </w:p>
    <w:p w14:paraId="34EF2F5A" w14:textId="77777777" w:rsidR="002C3381" w:rsidRPr="00823579" w:rsidRDefault="002C3381" w:rsidP="002C3381">
      <w:pPr>
        <w:pStyle w:val="Bibliography"/>
      </w:pPr>
      <w:r w:rsidRPr="00823579">
        <w:t>79.</w:t>
      </w:r>
      <w:r w:rsidRPr="00823579">
        <w:tab/>
        <w:t xml:space="preserve">Davies DL, Bouldin DW. A Cluster Separation Measure. IEEE Trans Pattern Anal Mach Intell. 1979 Apr;PAMI-1(2):224–7. </w:t>
      </w:r>
    </w:p>
    <w:p w14:paraId="56F86213" w14:textId="77777777" w:rsidR="002C3381" w:rsidRPr="00823579" w:rsidRDefault="002C3381" w:rsidP="002C3381">
      <w:pPr>
        <w:pStyle w:val="Bibliography"/>
      </w:pPr>
      <w:r w:rsidRPr="00823579">
        <w:t>80.</w:t>
      </w:r>
      <w:r w:rsidRPr="00823579">
        <w:tab/>
        <w:t xml:space="preserve">Rosenberg A, Hirschberg J. V-Measure: A Conditional Entropy-Based External Cluster Evaluation Measure. In 2007. p. 410–20. </w:t>
      </w:r>
    </w:p>
    <w:p w14:paraId="11D7644F" w14:textId="77777777" w:rsidR="002C3381" w:rsidRPr="00823579" w:rsidRDefault="002C3381" w:rsidP="002C3381">
      <w:pPr>
        <w:pStyle w:val="Bibliography"/>
      </w:pPr>
      <w:r w:rsidRPr="00823579">
        <w:t>81.</w:t>
      </w:r>
      <w:r w:rsidRPr="00823579">
        <w:tab/>
        <w:t xml:space="preserve">Rousseeuw PJ. Silhouettes: A graphical aid to the interpretation and validation of cluster analysis. J Comput Appl Math. 1987 Nov 1;20:53–65. </w:t>
      </w:r>
    </w:p>
    <w:p w14:paraId="0F2FEDFD" w14:textId="77777777" w:rsidR="002C3381" w:rsidRPr="00823579" w:rsidRDefault="002C3381" w:rsidP="002C3381">
      <w:pPr>
        <w:pStyle w:val="Bibliography"/>
      </w:pPr>
      <w:r w:rsidRPr="00823579">
        <w:lastRenderedPageBreak/>
        <w:t>82.</w:t>
      </w:r>
      <w:r w:rsidRPr="00823579">
        <w:tab/>
        <w:t xml:space="preserve">Dipalo M, Amin H, Lovato L, Moia F, Caprettini V, Messina G, et al. Intracellular and Extracellular Recording of Spontaneous Action Potentials in Mammalian Neurons and Cardiac Cells with 3D Plasmonic Nanoelectrodes. Nano Lett. 2017 May 23;17. </w:t>
      </w:r>
    </w:p>
    <w:p w14:paraId="48128FB8" w14:textId="3CC9BABB"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7792A7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32145577">
    <w:abstractNumId w:val="4"/>
  </w:num>
  <w:num w:numId="2" w16cid:durableId="890113267">
    <w:abstractNumId w:val="2"/>
  </w:num>
  <w:num w:numId="3" w16cid:durableId="40440976">
    <w:abstractNumId w:val="0"/>
  </w:num>
  <w:num w:numId="4" w16cid:durableId="230192475">
    <w:abstractNumId w:val="3"/>
  </w:num>
  <w:num w:numId="5" w16cid:durableId="17381622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7A08"/>
    <w:rsid w:val="000102BB"/>
    <w:rsid w:val="000118D1"/>
    <w:rsid w:val="000202ED"/>
    <w:rsid w:val="00044F69"/>
    <w:rsid w:val="00046BCC"/>
    <w:rsid w:val="0006213D"/>
    <w:rsid w:val="000647FF"/>
    <w:rsid w:val="00065A9F"/>
    <w:rsid w:val="00066AAB"/>
    <w:rsid w:val="00070021"/>
    <w:rsid w:val="00073A78"/>
    <w:rsid w:val="000834F1"/>
    <w:rsid w:val="000843F4"/>
    <w:rsid w:val="00086CD5"/>
    <w:rsid w:val="000934B2"/>
    <w:rsid w:val="000B5CAE"/>
    <w:rsid w:val="000C0258"/>
    <w:rsid w:val="000E49B2"/>
    <w:rsid w:val="000E4AB9"/>
    <w:rsid w:val="000F5AF6"/>
    <w:rsid w:val="00107749"/>
    <w:rsid w:val="00117613"/>
    <w:rsid w:val="0015283C"/>
    <w:rsid w:val="001700C2"/>
    <w:rsid w:val="001725E3"/>
    <w:rsid w:val="00176C5F"/>
    <w:rsid w:val="00177EC1"/>
    <w:rsid w:val="00180CD3"/>
    <w:rsid w:val="00186C68"/>
    <w:rsid w:val="00187F54"/>
    <w:rsid w:val="00197DDF"/>
    <w:rsid w:val="001A1EA0"/>
    <w:rsid w:val="001B41D0"/>
    <w:rsid w:val="001B7E9C"/>
    <w:rsid w:val="001C0FF9"/>
    <w:rsid w:val="001E1BD3"/>
    <w:rsid w:val="001E257A"/>
    <w:rsid w:val="001E5347"/>
    <w:rsid w:val="001E74D7"/>
    <w:rsid w:val="001E79F6"/>
    <w:rsid w:val="001F2569"/>
    <w:rsid w:val="001F4912"/>
    <w:rsid w:val="001F72E7"/>
    <w:rsid w:val="002176A7"/>
    <w:rsid w:val="0024599D"/>
    <w:rsid w:val="002505D8"/>
    <w:rsid w:val="002670BF"/>
    <w:rsid w:val="00267626"/>
    <w:rsid w:val="002734B3"/>
    <w:rsid w:val="00284D80"/>
    <w:rsid w:val="00285784"/>
    <w:rsid w:val="002870BB"/>
    <w:rsid w:val="00290861"/>
    <w:rsid w:val="0029094F"/>
    <w:rsid w:val="002A6911"/>
    <w:rsid w:val="002B1321"/>
    <w:rsid w:val="002C3381"/>
    <w:rsid w:val="002D1BEE"/>
    <w:rsid w:val="002E5F0E"/>
    <w:rsid w:val="00321774"/>
    <w:rsid w:val="0032247D"/>
    <w:rsid w:val="00323BB1"/>
    <w:rsid w:val="00325B6F"/>
    <w:rsid w:val="0033069B"/>
    <w:rsid w:val="003319BB"/>
    <w:rsid w:val="00337AEE"/>
    <w:rsid w:val="003406BD"/>
    <w:rsid w:val="0034084E"/>
    <w:rsid w:val="00342AD3"/>
    <w:rsid w:val="0034367A"/>
    <w:rsid w:val="00346770"/>
    <w:rsid w:val="0035005A"/>
    <w:rsid w:val="00355027"/>
    <w:rsid w:val="003560BE"/>
    <w:rsid w:val="00365D57"/>
    <w:rsid w:val="00373074"/>
    <w:rsid w:val="00383CCC"/>
    <w:rsid w:val="003846C7"/>
    <w:rsid w:val="00393434"/>
    <w:rsid w:val="003A3159"/>
    <w:rsid w:val="003A5671"/>
    <w:rsid w:val="003B10E0"/>
    <w:rsid w:val="003C0EC1"/>
    <w:rsid w:val="003C3961"/>
    <w:rsid w:val="003C3D1C"/>
    <w:rsid w:val="003C4410"/>
    <w:rsid w:val="003D31FF"/>
    <w:rsid w:val="003D4F39"/>
    <w:rsid w:val="003F0651"/>
    <w:rsid w:val="003F3574"/>
    <w:rsid w:val="00402BB9"/>
    <w:rsid w:val="00405787"/>
    <w:rsid w:val="004209F9"/>
    <w:rsid w:val="0042438B"/>
    <w:rsid w:val="00441987"/>
    <w:rsid w:val="00442177"/>
    <w:rsid w:val="00456DBD"/>
    <w:rsid w:val="0045771F"/>
    <w:rsid w:val="00461C02"/>
    <w:rsid w:val="00471CB2"/>
    <w:rsid w:val="00471EC4"/>
    <w:rsid w:val="00474DE6"/>
    <w:rsid w:val="00477C9D"/>
    <w:rsid w:val="00481928"/>
    <w:rsid w:val="00481E03"/>
    <w:rsid w:val="004A58A9"/>
    <w:rsid w:val="004B310B"/>
    <w:rsid w:val="004B33B2"/>
    <w:rsid w:val="004C12D3"/>
    <w:rsid w:val="004C4403"/>
    <w:rsid w:val="004C6183"/>
    <w:rsid w:val="004D09FB"/>
    <w:rsid w:val="004D19AA"/>
    <w:rsid w:val="004D3100"/>
    <w:rsid w:val="004E3875"/>
    <w:rsid w:val="004F7042"/>
    <w:rsid w:val="00505459"/>
    <w:rsid w:val="00513C62"/>
    <w:rsid w:val="00517628"/>
    <w:rsid w:val="005260E4"/>
    <w:rsid w:val="00532CCA"/>
    <w:rsid w:val="005472E3"/>
    <w:rsid w:val="00555DBF"/>
    <w:rsid w:val="005656F7"/>
    <w:rsid w:val="00572FF5"/>
    <w:rsid w:val="00574321"/>
    <w:rsid w:val="00575A7C"/>
    <w:rsid w:val="00576088"/>
    <w:rsid w:val="00590BA5"/>
    <w:rsid w:val="00594932"/>
    <w:rsid w:val="005B1A35"/>
    <w:rsid w:val="005B3D8A"/>
    <w:rsid w:val="005C4AE1"/>
    <w:rsid w:val="005C5E54"/>
    <w:rsid w:val="005D24E1"/>
    <w:rsid w:val="005D4955"/>
    <w:rsid w:val="005E21F9"/>
    <w:rsid w:val="005E4BB8"/>
    <w:rsid w:val="005F129F"/>
    <w:rsid w:val="005F621B"/>
    <w:rsid w:val="00610034"/>
    <w:rsid w:val="00612AB0"/>
    <w:rsid w:val="006149F2"/>
    <w:rsid w:val="006205A5"/>
    <w:rsid w:val="006212D4"/>
    <w:rsid w:val="00622E45"/>
    <w:rsid w:val="0062314B"/>
    <w:rsid w:val="00623D8B"/>
    <w:rsid w:val="00624044"/>
    <w:rsid w:val="00632D6B"/>
    <w:rsid w:val="006408F3"/>
    <w:rsid w:val="006519F4"/>
    <w:rsid w:val="00670A60"/>
    <w:rsid w:val="00676848"/>
    <w:rsid w:val="00684191"/>
    <w:rsid w:val="00692C12"/>
    <w:rsid w:val="00693D9F"/>
    <w:rsid w:val="0069654C"/>
    <w:rsid w:val="006B137A"/>
    <w:rsid w:val="006B5425"/>
    <w:rsid w:val="006C0E42"/>
    <w:rsid w:val="006C2839"/>
    <w:rsid w:val="006C4F73"/>
    <w:rsid w:val="006C61C2"/>
    <w:rsid w:val="006D4219"/>
    <w:rsid w:val="006D4963"/>
    <w:rsid w:val="006D7A65"/>
    <w:rsid w:val="006E0F3E"/>
    <w:rsid w:val="006E19AC"/>
    <w:rsid w:val="006F25BF"/>
    <w:rsid w:val="006F275D"/>
    <w:rsid w:val="006F71C8"/>
    <w:rsid w:val="00701E9E"/>
    <w:rsid w:val="0071432D"/>
    <w:rsid w:val="00724CC4"/>
    <w:rsid w:val="00737704"/>
    <w:rsid w:val="00747AD6"/>
    <w:rsid w:val="00753374"/>
    <w:rsid w:val="007565B2"/>
    <w:rsid w:val="007606F7"/>
    <w:rsid w:val="007608C6"/>
    <w:rsid w:val="00760D60"/>
    <w:rsid w:val="00771E21"/>
    <w:rsid w:val="007759B2"/>
    <w:rsid w:val="00793668"/>
    <w:rsid w:val="007A03DD"/>
    <w:rsid w:val="007A5116"/>
    <w:rsid w:val="007A796B"/>
    <w:rsid w:val="007B6091"/>
    <w:rsid w:val="007B71E0"/>
    <w:rsid w:val="007B78A8"/>
    <w:rsid w:val="007D07FB"/>
    <w:rsid w:val="007E1C53"/>
    <w:rsid w:val="007F01DD"/>
    <w:rsid w:val="00813FCD"/>
    <w:rsid w:val="008175B2"/>
    <w:rsid w:val="00822412"/>
    <w:rsid w:val="00823579"/>
    <w:rsid w:val="00827DB5"/>
    <w:rsid w:val="0083641E"/>
    <w:rsid w:val="00845648"/>
    <w:rsid w:val="008520E8"/>
    <w:rsid w:val="00852F22"/>
    <w:rsid w:val="00864360"/>
    <w:rsid w:val="0087455B"/>
    <w:rsid w:val="00887812"/>
    <w:rsid w:val="0088784D"/>
    <w:rsid w:val="008927B0"/>
    <w:rsid w:val="008A553B"/>
    <w:rsid w:val="008A5B18"/>
    <w:rsid w:val="008B2AD5"/>
    <w:rsid w:val="008B5FDC"/>
    <w:rsid w:val="008C1538"/>
    <w:rsid w:val="008C16EC"/>
    <w:rsid w:val="008C21B5"/>
    <w:rsid w:val="008C3AAB"/>
    <w:rsid w:val="008C7504"/>
    <w:rsid w:val="00912C37"/>
    <w:rsid w:val="00916F17"/>
    <w:rsid w:val="00925406"/>
    <w:rsid w:val="009263FE"/>
    <w:rsid w:val="00926A07"/>
    <w:rsid w:val="00930452"/>
    <w:rsid w:val="0095289E"/>
    <w:rsid w:val="009564A2"/>
    <w:rsid w:val="00960E0A"/>
    <w:rsid w:val="009627A4"/>
    <w:rsid w:val="00963B8A"/>
    <w:rsid w:val="00980915"/>
    <w:rsid w:val="00982FA9"/>
    <w:rsid w:val="0098589B"/>
    <w:rsid w:val="009A48E8"/>
    <w:rsid w:val="009A576C"/>
    <w:rsid w:val="009B302C"/>
    <w:rsid w:val="009B323B"/>
    <w:rsid w:val="009C63CB"/>
    <w:rsid w:val="009D2F13"/>
    <w:rsid w:val="009D3C7C"/>
    <w:rsid w:val="009E314F"/>
    <w:rsid w:val="009E48F9"/>
    <w:rsid w:val="009E5541"/>
    <w:rsid w:val="009F0614"/>
    <w:rsid w:val="009F07E2"/>
    <w:rsid w:val="009F0F15"/>
    <w:rsid w:val="009F4474"/>
    <w:rsid w:val="009F6C8D"/>
    <w:rsid w:val="00A00DB8"/>
    <w:rsid w:val="00A014A2"/>
    <w:rsid w:val="00A1074B"/>
    <w:rsid w:val="00A10A67"/>
    <w:rsid w:val="00A2336F"/>
    <w:rsid w:val="00A322CD"/>
    <w:rsid w:val="00A3786A"/>
    <w:rsid w:val="00A42413"/>
    <w:rsid w:val="00A429E9"/>
    <w:rsid w:val="00A6569A"/>
    <w:rsid w:val="00A65DE1"/>
    <w:rsid w:val="00A72470"/>
    <w:rsid w:val="00A76390"/>
    <w:rsid w:val="00A9149C"/>
    <w:rsid w:val="00A942E2"/>
    <w:rsid w:val="00A94CC9"/>
    <w:rsid w:val="00AA765B"/>
    <w:rsid w:val="00AC456A"/>
    <w:rsid w:val="00AD41C2"/>
    <w:rsid w:val="00AD6CA2"/>
    <w:rsid w:val="00AE0772"/>
    <w:rsid w:val="00AE216E"/>
    <w:rsid w:val="00AF2227"/>
    <w:rsid w:val="00AF795B"/>
    <w:rsid w:val="00B278FD"/>
    <w:rsid w:val="00B332FD"/>
    <w:rsid w:val="00B43256"/>
    <w:rsid w:val="00B446ED"/>
    <w:rsid w:val="00B450CA"/>
    <w:rsid w:val="00B5050E"/>
    <w:rsid w:val="00B65C59"/>
    <w:rsid w:val="00B73B22"/>
    <w:rsid w:val="00B843E6"/>
    <w:rsid w:val="00B84BF0"/>
    <w:rsid w:val="00B957A1"/>
    <w:rsid w:val="00B95C1E"/>
    <w:rsid w:val="00BA22C2"/>
    <w:rsid w:val="00BA72E5"/>
    <w:rsid w:val="00BC11FC"/>
    <w:rsid w:val="00BC267F"/>
    <w:rsid w:val="00BC26E6"/>
    <w:rsid w:val="00BE1E6E"/>
    <w:rsid w:val="00BE4915"/>
    <w:rsid w:val="00C11DBB"/>
    <w:rsid w:val="00C2113A"/>
    <w:rsid w:val="00C22204"/>
    <w:rsid w:val="00C23298"/>
    <w:rsid w:val="00C2438F"/>
    <w:rsid w:val="00C326EC"/>
    <w:rsid w:val="00C36F03"/>
    <w:rsid w:val="00C45874"/>
    <w:rsid w:val="00C51282"/>
    <w:rsid w:val="00C56A4B"/>
    <w:rsid w:val="00C5724F"/>
    <w:rsid w:val="00C5747C"/>
    <w:rsid w:val="00C60188"/>
    <w:rsid w:val="00C64F40"/>
    <w:rsid w:val="00C67199"/>
    <w:rsid w:val="00C71B32"/>
    <w:rsid w:val="00C90CE5"/>
    <w:rsid w:val="00CA2FD3"/>
    <w:rsid w:val="00CC2510"/>
    <w:rsid w:val="00CD0B72"/>
    <w:rsid w:val="00CD451B"/>
    <w:rsid w:val="00CD5168"/>
    <w:rsid w:val="00CE0BB1"/>
    <w:rsid w:val="00D04213"/>
    <w:rsid w:val="00D12114"/>
    <w:rsid w:val="00D17B86"/>
    <w:rsid w:val="00D20A99"/>
    <w:rsid w:val="00D21D5B"/>
    <w:rsid w:val="00D2526C"/>
    <w:rsid w:val="00D32556"/>
    <w:rsid w:val="00D37EC9"/>
    <w:rsid w:val="00D47C5E"/>
    <w:rsid w:val="00D53114"/>
    <w:rsid w:val="00D547AA"/>
    <w:rsid w:val="00D55A6E"/>
    <w:rsid w:val="00D569A6"/>
    <w:rsid w:val="00D64805"/>
    <w:rsid w:val="00D7059D"/>
    <w:rsid w:val="00D7665F"/>
    <w:rsid w:val="00D92DB3"/>
    <w:rsid w:val="00DA47AB"/>
    <w:rsid w:val="00DA4B79"/>
    <w:rsid w:val="00DA681F"/>
    <w:rsid w:val="00DB181A"/>
    <w:rsid w:val="00DB1BE7"/>
    <w:rsid w:val="00DC2310"/>
    <w:rsid w:val="00DC4759"/>
    <w:rsid w:val="00DE324F"/>
    <w:rsid w:val="00DF31A2"/>
    <w:rsid w:val="00E04C66"/>
    <w:rsid w:val="00E42FAB"/>
    <w:rsid w:val="00E4301A"/>
    <w:rsid w:val="00E552AA"/>
    <w:rsid w:val="00E6134A"/>
    <w:rsid w:val="00E633B7"/>
    <w:rsid w:val="00E7013C"/>
    <w:rsid w:val="00E74E37"/>
    <w:rsid w:val="00E75DA5"/>
    <w:rsid w:val="00E774E1"/>
    <w:rsid w:val="00E829C9"/>
    <w:rsid w:val="00E845FE"/>
    <w:rsid w:val="00E8728D"/>
    <w:rsid w:val="00EA2D13"/>
    <w:rsid w:val="00EC766E"/>
    <w:rsid w:val="00ED23DF"/>
    <w:rsid w:val="00ED5C32"/>
    <w:rsid w:val="00ED7018"/>
    <w:rsid w:val="00EF02C2"/>
    <w:rsid w:val="00EF59AF"/>
    <w:rsid w:val="00F0267D"/>
    <w:rsid w:val="00F06F96"/>
    <w:rsid w:val="00F22AE1"/>
    <w:rsid w:val="00F36532"/>
    <w:rsid w:val="00F3658E"/>
    <w:rsid w:val="00F377BF"/>
    <w:rsid w:val="00F37EFD"/>
    <w:rsid w:val="00F40F51"/>
    <w:rsid w:val="00F420E6"/>
    <w:rsid w:val="00F47D5A"/>
    <w:rsid w:val="00F52175"/>
    <w:rsid w:val="00F5322B"/>
    <w:rsid w:val="00F56DD6"/>
    <w:rsid w:val="00F57172"/>
    <w:rsid w:val="00F65CF6"/>
    <w:rsid w:val="00F678E2"/>
    <w:rsid w:val="00F74AE0"/>
    <w:rsid w:val="00F763E5"/>
    <w:rsid w:val="00F8030B"/>
    <w:rsid w:val="00F82D00"/>
    <w:rsid w:val="00F87881"/>
    <w:rsid w:val="00F91300"/>
    <w:rsid w:val="00F91BC5"/>
    <w:rsid w:val="00F92DA7"/>
    <w:rsid w:val="00F96C4B"/>
    <w:rsid w:val="00FA0F61"/>
    <w:rsid w:val="00FB1D8F"/>
    <w:rsid w:val="00FC33D8"/>
    <w:rsid w:val="00FC49A7"/>
    <w:rsid w:val="00FC667A"/>
    <w:rsid w:val="00FD4B13"/>
    <w:rsid w:val="00FE5637"/>
    <w:rsid w:val="00FE6A29"/>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ardeleaneugenrichard@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35</TotalTime>
  <Pages>28</Pages>
  <Words>53010</Words>
  <Characters>302161</Characters>
  <Application>Microsoft Office Word</Application>
  <DocSecurity>0</DocSecurity>
  <Lines>2518</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846</cp:revision>
  <dcterms:created xsi:type="dcterms:W3CDTF">2025-01-20T19:30:00Z</dcterms:created>
  <dcterms:modified xsi:type="dcterms:W3CDTF">2025-05-1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4qHd2DA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